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4A7213" w14:textId="5691C237" w:rsidR="00F82781" w:rsidRDefault="00F82781" w:rsidP="00D21B0B">
      <w:pPr>
        <w:jc w:val="center"/>
        <w:rPr>
          <w:b/>
        </w:rPr>
      </w:pPr>
      <w:r>
        <w:rPr>
          <w:b/>
        </w:rPr>
        <w:t xml:space="preserve">Why is </w:t>
      </w:r>
      <w:r w:rsidR="00F208AE">
        <w:rPr>
          <w:b/>
        </w:rPr>
        <w:t>B</w:t>
      </w:r>
      <w:r>
        <w:rPr>
          <w:b/>
        </w:rPr>
        <w:t xml:space="preserve">elief in God not a </w:t>
      </w:r>
      <w:r w:rsidR="00F208AE">
        <w:rPr>
          <w:b/>
        </w:rPr>
        <w:t>D</w:t>
      </w:r>
      <w:r>
        <w:rPr>
          <w:b/>
        </w:rPr>
        <w:t>elusion?</w:t>
      </w:r>
    </w:p>
    <w:p w14:paraId="5906F567" w14:textId="77777777" w:rsidR="00F82781" w:rsidRDefault="00F82781" w:rsidP="00F82781"/>
    <w:p w14:paraId="508E0BF6" w14:textId="307BC830" w:rsidR="006575E3" w:rsidRDefault="006575E3" w:rsidP="00D21B0B">
      <w:pPr>
        <w:jc w:val="center"/>
      </w:pPr>
      <w:r>
        <w:t>Robert M. Ross</w:t>
      </w:r>
      <w:r w:rsidRPr="006575E3">
        <w:rPr>
          <w:vertAlign w:val="superscript"/>
        </w:rPr>
        <w:t>*</w:t>
      </w:r>
      <w:proofErr w:type="spellStart"/>
      <w:r w:rsidRPr="006575E3">
        <w:rPr>
          <w:vertAlign w:val="superscript"/>
        </w:rPr>
        <w:t>a</w:t>
      </w:r>
      <w:proofErr w:type="gramStart"/>
      <w:r w:rsidRPr="006575E3">
        <w:rPr>
          <w:vertAlign w:val="superscript"/>
        </w:rPr>
        <w:t>,b</w:t>
      </w:r>
      <w:proofErr w:type="spellEnd"/>
      <w:proofErr w:type="gramEnd"/>
      <w:r>
        <w:t xml:space="preserve"> &amp; Ryan </w:t>
      </w:r>
      <w:proofErr w:type="spellStart"/>
      <w:r>
        <w:t>McKay</w:t>
      </w:r>
      <w:r w:rsidRPr="006575E3">
        <w:rPr>
          <w:vertAlign w:val="superscript"/>
        </w:rPr>
        <w:t>a,b</w:t>
      </w:r>
      <w:proofErr w:type="spellEnd"/>
    </w:p>
    <w:p w14:paraId="746DBDFF" w14:textId="77777777" w:rsidR="006575E3" w:rsidRDefault="006575E3" w:rsidP="00F82781"/>
    <w:p w14:paraId="1757F6C7" w14:textId="009E919F" w:rsidR="006575E3" w:rsidRDefault="006575E3" w:rsidP="00F82781">
      <w:proofErr w:type="spellStart"/>
      <w:proofErr w:type="gramStart"/>
      <w:r w:rsidRPr="006575E3">
        <w:rPr>
          <w:vertAlign w:val="superscript"/>
        </w:rPr>
        <w:t>a</w:t>
      </w:r>
      <w:r>
        <w:t>Department</w:t>
      </w:r>
      <w:proofErr w:type="spellEnd"/>
      <w:proofErr w:type="gramEnd"/>
      <w:r>
        <w:t xml:space="preserve"> of Psychology, Royal Holloway, University of London, </w:t>
      </w:r>
      <w:proofErr w:type="spellStart"/>
      <w:r>
        <w:t>Egham</w:t>
      </w:r>
      <w:proofErr w:type="spellEnd"/>
      <w:r>
        <w:t>, Surrey TW20 0EX, United Kingdom</w:t>
      </w:r>
    </w:p>
    <w:p w14:paraId="5DB840E6" w14:textId="77777777" w:rsidR="006575E3" w:rsidRDefault="006575E3" w:rsidP="00F82781"/>
    <w:p w14:paraId="5E4540F9" w14:textId="5700F6A5" w:rsidR="006575E3" w:rsidRDefault="006575E3" w:rsidP="00F82781">
      <w:proofErr w:type="spellStart"/>
      <w:proofErr w:type="gramStart"/>
      <w:r w:rsidRPr="006575E3">
        <w:rPr>
          <w:vertAlign w:val="superscript"/>
        </w:rPr>
        <w:t>b</w:t>
      </w:r>
      <w:r>
        <w:t>ARC</w:t>
      </w:r>
      <w:proofErr w:type="spellEnd"/>
      <w:proofErr w:type="gramEnd"/>
      <w:r>
        <w:t xml:space="preserve"> Centre of Excellence in Cognition and its Disorders, Macquarie University, Sydney, NSW 2109, Australia</w:t>
      </w:r>
    </w:p>
    <w:p w14:paraId="21DA83DA" w14:textId="77777777" w:rsidR="006575E3" w:rsidRDefault="006575E3" w:rsidP="00F82781"/>
    <w:p w14:paraId="5B02F779" w14:textId="00C47A9A" w:rsidR="006575E3" w:rsidRDefault="006575E3" w:rsidP="00F82781">
      <w:r>
        <w:t>*Corresponding Author:</w:t>
      </w:r>
    </w:p>
    <w:p w14:paraId="1BDCCD80" w14:textId="0CA003EC" w:rsidR="006575E3" w:rsidRDefault="006575E3" w:rsidP="00F82781">
      <w:r>
        <w:t>Email: robrosss45@yahoo.com.au</w:t>
      </w:r>
    </w:p>
    <w:p w14:paraId="17BBB693" w14:textId="7C596CB3" w:rsidR="006575E3" w:rsidRDefault="006575E3" w:rsidP="00F82781">
      <w:r>
        <w:t>Phone: +44 (</w:t>
      </w:r>
      <w:proofErr w:type="gramStart"/>
      <w:r>
        <w:t>0)1784</w:t>
      </w:r>
      <w:proofErr w:type="gramEnd"/>
      <w:r>
        <w:t xml:space="preserve"> 276548 ex 6548</w:t>
      </w:r>
    </w:p>
    <w:p w14:paraId="64F0938D" w14:textId="77777777" w:rsidR="006575E3" w:rsidRDefault="006575E3" w:rsidP="00F82781"/>
    <w:p w14:paraId="0DABFF20" w14:textId="70C0A045" w:rsidR="006575E3" w:rsidRDefault="006575E3" w:rsidP="00F82781">
      <w:r>
        <w:t>Text body word count:</w:t>
      </w:r>
      <w:r w:rsidR="00C65AB4">
        <w:t xml:space="preserve"> </w:t>
      </w:r>
      <w:r w:rsidR="002B66FE">
        <w:t>1218</w:t>
      </w:r>
    </w:p>
    <w:p w14:paraId="1A6717EA" w14:textId="77777777" w:rsidR="006575E3" w:rsidRDefault="006575E3" w:rsidP="00F82781"/>
    <w:p w14:paraId="12F94429" w14:textId="5CAD3242" w:rsidR="006575E3" w:rsidRDefault="006575E3" w:rsidP="00F82781">
      <w:r>
        <w:t>References word count:</w:t>
      </w:r>
      <w:r w:rsidR="00C65AB4">
        <w:t xml:space="preserve"> </w:t>
      </w:r>
      <w:r w:rsidR="002B66FE">
        <w:t>587</w:t>
      </w:r>
    </w:p>
    <w:p w14:paraId="7FB89A88" w14:textId="77777777" w:rsidR="006575E3" w:rsidRDefault="006575E3" w:rsidP="00F82781"/>
    <w:p w14:paraId="19BC5221" w14:textId="77777777" w:rsidR="006575E3" w:rsidRDefault="006575E3" w:rsidP="00F82781"/>
    <w:p w14:paraId="7B23F19F" w14:textId="77777777" w:rsidR="006575E3" w:rsidRDefault="006575E3" w:rsidP="00F82781"/>
    <w:p w14:paraId="2CF96550" w14:textId="77777777" w:rsidR="006575E3" w:rsidRDefault="006575E3" w:rsidP="00F82781"/>
    <w:p w14:paraId="76B06DF9" w14:textId="77777777" w:rsidR="006575E3" w:rsidRDefault="006575E3" w:rsidP="00F82781"/>
    <w:p w14:paraId="6977E756" w14:textId="77777777" w:rsidR="006575E3" w:rsidRDefault="006575E3" w:rsidP="00F82781"/>
    <w:p w14:paraId="37F2AE14" w14:textId="77777777" w:rsidR="006575E3" w:rsidRDefault="006575E3" w:rsidP="00F82781"/>
    <w:p w14:paraId="740CF4F4" w14:textId="77777777" w:rsidR="006575E3" w:rsidRDefault="006575E3" w:rsidP="00F82781"/>
    <w:p w14:paraId="301E1D9E" w14:textId="77777777" w:rsidR="006575E3" w:rsidRDefault="006575E3" w:rsidP="00F82781"/>
    <w:p w14:paraId="0E62FC4F" w14:textId="77777777" w:rsidR="006575E3" w:rsidRDefault="006575E3" w:rsidP="00F82781"/>
    <w:p w14:paraId="0676283D" w14:textId="77777777" w:rsidR="006575E3" w:rsidRDefault="006575E3" w:rsidP="00F82781"/>
    <w:p w14:paraId="7DF24ED9" w14:textId="77777777" w:rsidR="006575E3" w:rsidRDefault="006575E3" w:rsidP="00F82781"/>
    <w:p w14:paraId="53C7DEDB" w14:textId="77777777" w:rsidR="006575E3" w:rsidRDefault="006575E3" w:rsidP="00F82781"/>
    <w:p w14:paraId="35BD537F" w14:textId="77777777" w:rsidR="006575E3" w:rsidRDefault="006575E3" w:rsidP="00F82781"/>
    <w:p w14:paraId="3B39041B" w14:textId="77777777" w:rsidR="006575E3" w:rsidRDefault="006575E3" w:rsidP="00F82781"/>
    <w:p w14:paraId="155F58E7" w14:textId="77777777" w:rsidR="006575E3" w:rsidRDefault="006575E3" w:rsidP="00F82781"/>
    <w:p w14:paraId="05E24846" w14:textId="77777777" w:rsidR="006575E3" w:rsidRDefault="006575E3" w:rsidP="00F82781"/>
    <w:p w14:paraId="54FB5B4D" w14:textId="77777777" w:rsidR="006575E3" w:rsidRDefault="006575E3" w:rsidP="00F82781"/>
    <w:p w14:paraId="49EA89D0" w14:textId="77777777" w:rsidR="006575E3" w:rsidRDefault="006575E3" w:rsidP="00F82781"/>
    <w:p w14:paraId="45B5DF88" w14:textId="77777777" w:rsidR="006575E3" w:rsidRDefault="006575E3" w:rsidP="00F82781"/>
    <w:p w14:paraId="6D4D3E9E" w14:textId="77777777" w:rsidR="006575E3" w:rsidRDefault="006575E3" w:rsidP="00F82781"/>
    <w:p w14:paraId="476827E9" w14:textId="77777777" w:rsidR="006575E3" w:rsidRDefault="006575E3" w:rsidP="00F82781"/>
    <w:p w14:paraId="01D000DF" w14:textId="77777777" w:rsidR="006575E3" w:rsidRDefault="006575E3" w:rsidP="00F82781"/>
    <w:p w14:paraId="23BE1BB8" w14:textId="77777777" w:rsidR="006575E3" w:rsidRDefault="006575E3" w:rsidP="00F82781"/>
    <w:p w14:paraId="4F3A17DE" w14:textId="77777777" w:rsidR="006575E3" w:rsidRDefault="006575E3" w:rsidP="00F82781"/>
    <w:p w14:paraId="02B28F12" w14:textId="77777777" w:rsidR="006575E3" w:rsidRDefault="006575E3" w:rsidP="00F82781"/>
    <w:p w14:paraId="17275CD7" w14:textId="77777777" w:rsidR="006575E3" w:rsidRDefault="006575E3" w:rsidP="00F82781"/>
    <w:p w14:paraId="5C215988" w14:textId="77777777" w:rsidR="006575E3" w:rsidRDefault="006575E3" w:rsidP="00F82781"/>
    <w:p w14:paraId="06749472" w14:textId="77777777" w:rsidR="006575E3" w:rsidRDefault="006575E3" w:rsidP="00F82781"/>
    <w:p w14:paraId="71C31B05" w14:textId="77777777" w:rsidR="006575E3" w:rsidRDefault="006575E3" w:rsidP="00F82781"/>
    <w:p w14:paraId="38FB6EEA" w14:textId="77777777" w:rsidR="00E81517" w:rsidRDefault="00E81517" w:rsidP="00F82781"/>
    <w:p w14:paraId="50FA2DFC" w14:textId="77777777" w:rsidR="002B66FE" w:rsidRDefault="002B66FE">
      <w:pPr>
        <w:rPr>
          <w:b/>
        </w:rPr>
      </w:pPr>
      <w:r>
        <w:rPr>
          <w:b/>
        </w:rPr>
        <w:br w:type="page"/>
      </w:r>
    </w:p>
    <w:p w14:paraId="20DADA7B" w14:textId="5D95A57A" w:rsidR="00E81517" w:rsidRPr="00E81517" w:rsidRDefault="00E81517" w:rsidP="00BC65C4">
      <w:pPr>
        <w:spacing w:line="480" w:lineRule="auto"/>
        <w:jc w:val="center"/>
        <w:rPr>
          <w:b/>
        </w:rPr>
      </w:pPr>
      <w:r w:rsidRPr="00E81517">
        <w:rPr>
          <w:b/>
        </w:rPr>
        <w:lastRenderedPageBreak/>
        <w:t>Abstract</w:t>
      </w:r>
    </w:p>
    <w:p w14:paraId="2B840570" w14:textId="77777777" w:rsidR="00E81517" w:rsidRDefault="00E81517" w:rsidP="00BC65C4">
      <w:pPr>
        <w:spacing w:line="480" w:lineRule="auto"/>
      </w:pPr>
    </w:p>
    <w:p w14:paraId="1314F9DD" w14:textId="194B80DB" w:rsidR="00E81517" w:rsidRPr="007C5B9C" w:rsidRDefault="007C5B9C" w:rsidP="00BC65C4">
      <w:pPr>
        <w:spacing w:line="480" w:lineRule="auto"/>
      </w:pPr>
      <w:r>
        <w:t>R</w:t>
      </w:r>
      <w:r w:rsidR="00E81517">
        <w:t>eligious bel</w:t>
      </w:r>
      <w:r w:rsidR="00EA6E5F">
        <w:t>iefs and delusion</w:t>
      </w:r>
      <w:r w:rsidR="00094989">
        <w:t>s</w:t>
      </w:r>
      <w:r w:rsidR="00D13424">
        <w:t xml:space="preserve"> </w:t>
      </w:r>
      <w:r>
        <w:t>tend to be</w:t>
      </w:r>
      <w:r w:rsidR="0038657A">
        <w:t xml:space="preserve"> puzzling to </w:t>
      </w:r>
      <w:r>
        <w:t>those who do not share them</w:t>
      </w:r>
      <w:r w:rsidR="00395BAD">
        <w:t>, often violating</w:t>
      </w:r>
      <w:r>
        <w:rPr>
          <w:rFonts w:cs="Times New Roman"/>
        </w:rPr>
        <w:t xml:space="preserve"> established biological and physical principles. Indeed, some scholars have suggested that there is no meaningful difference between religious belief and delusion. This suggestion, however, has serious pragmatic limitations, as it effectively </w:t>
      </w:r>
      <w:proofErr w:type="spellStart"/>
      <w:r>
        <w:rPr>
          <w:rFonts w:cs="Times New Roman"/>
        </w:rPr>
        <w:t>pathologises</w:t>
      </w:r>
      <w:proofErr w:type="spellEnd"/>
      <w:r>
        <w:rPr>
          <w:rFonts w:cs="Times New Roman"/>
        </w:rPr>
        <w:t xml:space="preserve"> billions of people. </w:t>
      </w:r>
      <w:r w:rsidR="009A0187">
        <w:t xml:space="preserve">We </w:t>
      </w:r>
      <w:r w:rsidR="003F7D90">
        <w:t>propose</w:t>
      </w:r>
      <w:r w:rsidR="00713D39">
        <w:t xml:space="preserve"> that a</w:t>
      </w:r>
      <w:r w:rsidR="003F7D90">
        <w:t xml:space="preserve"> core</w:t>
      </w:r>
      <w:r w:rsidR="00713D39">
        <w:t xml:space="preserve"> research </w:t>
      </w:r>
      <w:r w:rsidR="0038555C">
        <w:t xml:space="preserve">goal </w:t>
      </w:r>
      <w:r w:rsidR="00576C74">
        <w:t>should be</w:t>
      </w:r>
      <w:r w:rsidR="00713D39">
        <w:t xml:space="preserve"> to</w:t>
      </w:r>
      <w:r w:rsidR="00E81517">
        <w:t xml:space="preserve"> </w:t>
      </w:r>
      <w:r w:rsidR="00E81517">
        <w:rPr>
          <w:rFonts w:cs="Times New Roman"/>
        </w:rPr>
        <w:t>develop</w:t>
      </w:r>
      <w:r w:rsidR="00713D39">
        <w:rPr>
          <w:rFonts w:cs="Times New Roman"/>
        </w:rPr>
        <w:t xml:space="preserve"> </w:t>
      </w:r>
      <w:r w:rsidR="00E81517">
        <w:rPr>
          <w:rFonts w:cs="Times New Roman"/>
        </w:rPr>
        <w:t xml:space="preserve">a </w:t>
      </w:r>
      <w:r w:rsidR="009A0187">
        <w:rPr>
          <w:rFonts w:cs="Times New Roman"/>
        </w:rPr>
        <w:t>comprehensive</w:t>
      </w:r>
      <w:r w:rsidR="00E81517">
        <w:rPr>
          <w:rFonts w:cs="Times New Roman"/>
        </w:rPr>
        <w:t xml:space="preserve"> </w:t>
      </w:r>
      <w:r>
        <w:rPr>
          <w:rFonts w:cs="Times New Roman"/>
        </w:rPr>
        <w:t xml:space="preserve">and nuanced </w:t>
      </w:r>
      <w:r w:rsidR="009A0187">
        <w:rPr>
          <w:rFonts w:cs="Times New Roman"/>
        </w:rPr>
        <w:t xml:space="preserve">theory </w:t>
      </w:r>
      <w:r w:rsidR="00E81517">
        <w:rPr>
          <w:rFonts w:cs="Times New Roman"/>
        </w:rPr>
        <w:t>of belief</w:t>
      </w:r>
      <w:r w:rsidR="009A0187">
        <w:rPr>
          <w:rFonts w:cs="Times New Roman"/>
        </w:rPr>
        <w:t xml:space="preserve"> formation </w:t>
      </w:r>
      <w:r>
        <w:rPr>
          <w:rFonts w:cs="Times New Roman"/>
        </w:rPr>
        <w:t xml:space="preserve">– and malformation – </w:t>
      </w:r>
      <w:r w:rsidR="009A0187">
        <w:rPr>
          <w:rFonts w:cs="Times New Roman"/>
        </w:rPr>
        <w:t>that</w:t>
      </w:r>
      <w:r w:rsidR="00E81517">
        <w:rPr>
          <w:rFonts w:cs="Times New Roman"/>
        </w:rPr>
        <w:t xml:space="preserve"> encompasses religious belief</w:t>
      </w:r>
      <w:r w:rsidR="009A0187">
        <w:rPr>
          <w:rFonts w:cs="Times New Roman"/>
        </w:rPr>
        <w:t>s</w:t>
      </w:r>
      <w:r w:rsidR="00E81517">
        <w:rPr>
          <w:rFonts w:cs="Times New Roman"/>
        </w:rPr>
        <w:t xml:space="preserve"> an</w:t>
      </w:r>
      <w:r w:rsidR="009A0187">
        <w:rPr>
          <w:rFonts w:cs="Times New Roman"/>
        </w:rPr>
        <w:t>d delusions</w:t>
      </w:r>
      <w:r w:rsidR="00E81517">
        <w:rPr>
          <w:rFonts w:cs="Times New Roman"/>
        </w:rPr>
        <w:t xml:space="preserve">, </w:t>
      </w:r>
      <w:r w:rsidR="00952B88">
        <w:rPr>
          <w:rFonts w:cs="Times New Roman"/>
        </w:rPr>
        <w:t>yet</w:t>
      </w:r>
      <w:r w:rsidR="00E81517">
        <w:rPr>
          <w:rFonts w:cs="Times New Roman"/>
        </w:rPr>
        <w:t xml:space="preserve"> elucidates</w:t>
      </w:r>
      <w:r w:rsidR="003E37C4">
        <w:rPr>
          <w:rFonts w:cs="Times New Roman"/>
        </w:rPr>
        <w:t xml:space="preserve"> the differences between them</w:t>
      </w:r>
      <w:r w:rsidR="00E81517">
        <w:rPr>
          <w:rFonts w:cs="Times New Roman"/>
        </w:rPr>
        <w:t xml:space="preserve">. </w:t>
      </w:r>
      <w:r>
        <w:rPr>
          <w:rFonts w:cs="Times New Roman"/>
        </w:rPr>
        <w:t xml:space="preserve">Such a theory will </w:t>
      </w:r>
      <w:proofErr w:type="spellStart"/>
      <w:r>
        <w:rPr>
          <w:rFonts w:cs="Times New Roman"/>
        </w:rPr>
        <w:t>recognise</w:t>
      </w:r>
      <w:proofErr w:type="spellEnd"/>
      <w:r>
        <w:rPr>
          <w:rFonts w:cs="Times New Roman"/>
        </w:rPr>
        <w:t xml:space="preserve"> the importance of culture in psychiatric diagnosis</w:t>
      </w:r>
      <w:r w:rsidR="00395BAD">
        <w:rPr>
          <w:rFonts w:cs="Times New Roman"/>
        </w:rPr>
        <w:t>,</w:t>
      </w:r>
      <w:r>
        <w:rPr>
          <w:rFonts w:cs="Times New Roman"/>
        </w:rPr>
        <w:t xml:space="preserve"> without ruling out the possibility of </w:t>
      </w:r>
      <w:r>
        <w:rPr>
          <w:rFonts w:ascii="Cambria" w:hAnsi="Cambria" w:cs="Times New Roman"/>
        </w:rPr>
        <w:t>group delusions.</w:t>
      </w:r>
    </w:p>
    <w:p w14:paraId="67A742D9" w14:textId="77777777" w:rsidR="00E81517" w:rsidRDefault="00E81517" w:rsidP="00BC65C4">
      <w:pPr>
        <w:spacing w:line="480" w:lineRule="auto"/>
      </w:pPr>
    </w:p>
    <w:p w14:paraId="039472F3" w14:textId="3BF8696F" w:rsidR="00500DB1" w:rsidRPr="00500DB1" w:rsidRDefault="00500DB1" w:rsidP="00BC65C4">
      <w:pPr>
        <w:spacing w:line="480" w:lineRule="auto"/>
        <w:jc w:val="center"/>
        <w:rPr>
          <w:b/>
        </w:rPr>
      </w:pPr>
      <w:r w:rsidRPr="00500DB1">
        <w:rPr>
          <w:b/>
        </w:rPr>
        <w:t>Keywords</w:t>
      </w:r>
    </w:p>
    <w:p w14:paraId="710A8760" w14:textId="77777777" w:rsidR="00500DB1" w:rsidRDefault="00500DB1" w:rsidP="00BC65C4">
      <w:pPr>
        <w:spacing w:line="480" w:lineRule="auto"/>
      </w:pPr>
    </w:p>
    <w:p w14:paraId="644DFF4F" w14:textId="4B942445" w:rsidR="00500DB1" w:rsidRDefault="00F8214F" w:rsidP="00BC65C4">
      <w:pPr>
        <w:spacing w:line="480" w:lineRule="auto"/>
      </w:pPr>
      <w:proofErr w:type="gramStart"/>
      <w:r>
        <w:t>belief</w:t>
      </w:r>
      <w:proofErr w:type="gramEnd"/>
      <w:r>
        <w:t xml:space="preserve">; culture; </w:t>
      </w:r>
      <w:r w:rsidR="00500DB1">
        <w:t>delusion; religion</w:t>
      </w:r>
    </w:p>
    <w:p w14:paraId="2508F93A" w14:textId="77777777" w:rsidR="00500DB1" w:rsidRDefault="00500DB1" w:rsidP="00BC65C4">
      <w:pPr>
        <w:spacing w:line="480" w:lineRule="auto"/>
      </w:pPr>
    </w:p>
    <w:p w14:paraId="36836F4B" w14:textId="77777777" w:rsidR="00BC65C4" w:rsidRDefault="00BC65C4" w:rsidP="00BC65C4">
      <w:pPr>
        <w:spacing w:line="480" w:lineRule="auto"/>
      </w:pPr>
    </w:p>
    <w:p w14:paraId="6B514E82" w14:textId="77777777" w:rsidR="00BC65C4" w:rsidRPr="00094989" w:rsidRDefault="00BC65C4" w:rsidP="00BC65C4">
      <w:pPr>
        <w:spacing w:line="480" w:lineRule="auto"/>
      </w:pPr>
    </w:p>
    <w:p w14:paraId="293DCF42" w14:textId="77777777" w:rsidR="00BC65C4" w:rsidRPr="00094989" w:rsidRDefault="00BC65C4" w:rsidP="00BC65C4">
      <w:pPr>
        <w:spacing w:line="480" w:lineRule="auto"/>
      </w:pPr>
    </w:p>
    <w:p w14:paraId="35A2F152" w14:textId="77777777" w:rsidR="00E81517" w:rsidRPr="00094989" w:rsidRDefault="00E81517" w:rsidP="00BC65C4">
      <w:pPr>
        <w:spacing w:line="480" w:lineRule="auto"/>
      </w:pPr>
    </w:p>
    <w:p w14:paraId="5961F1EC" w14:textId="77777777" w:rsidR="002B66FE" w:rsidRPr="00094989" w:rsidRDefault="002B66FE">
      <w:r w:rsidRPr="00094989">
        <w:br w:type="page"/>
      </w:r>
    </w:p>
    <w:p w14:paraId="1E91E08B" w14:textId="77777777" w:rsidR="005D0028" w:rsidRPr="00597B30" w:rsidRDefault="00F82781" w:rsidP="00BC65C4">
      <w:pPr>
        <w:spacing w:line="480" w:lineRule="auto"/>
        <w:ind w:left="720"/>
      </w:pPr>
      <w:r w:rsidRPr="00597B30">
        <w:t xml:space="preserve">The word ‘delusion’ in my title has disquieted some psychiatrists who </w:t>
      </w:r>
      <w:bookmarkStart w:id="0" w:name="_GoBack"/>
      <w:bookmarkEnd w:id="0"/>
      <w:r w:rsidRPr="00597B30">
        <w:t>regard it as a technical</w:t>
      </w:r>
      <w:r w:rsidR="005D0028" w:rsidRPr="00597B30">
        <w:t xml:space="preserve"> term, not to be bandied about.</w:t>
      </w:r>
      <w:r w:rsidRPr="00597B30">
        <w:t xml:space="preserve"> </w:t>
      </w:r>
    </w:p>
    <w:p w14:paraId="7B015A97" w14:textId="591543AF" w:rsidR="00F82781" w:rsidRPr="00597B30" w:rsidRDefault="005D0028" w:rsidP="00BC65C4">
      <w:pPr>
        <w:spacing w:line="480" w:lineRule="auto"/>
        <w:ind w:left="720"/>
      </w:pPr>
      <w:r w:rsidRPr="00597B30">
        <w:t xml:space="preserve">                                                                  </w:t>
      </w:r>
      <w:r w:rsidR="00597B30" w:rsidRPr="00597B30">
        <w:t xml:space="preserve">                              </w:t>
      </w:r>
      <w:r w:rsidRPr="00597B30">
        <w:t xml:space="preserve"> — Dawkins (2006, p. 5)</w:t>
      </w:r>
    </w:p>
    <w:p w14:paraId="7DFD3B74" w14:textId="77777777" w:rsidR="00F82781" w:rsidRDefault="00F82781" w:rsidP="00BC65C4">
      <w:pPr>
        <w:spacing w:line="480" w:lineRule="auto"/>
      </w:pPr>
    </w:p>
    <w:p w14:paraId="7D14B717" w14:textId="2A7046FD" w:rsidR="001B7740" w:rsidRDefault="001B7740" w:rsidP="00BC65C4">
      <w:pPr>
        <w:spacing w:line="480" w:lineRule="auto"/>
        <w:rPr>
          <w:rFonts w:cs="Times New Roman"/>
        </w:rPr>
      </w:pPr>
      <w:r>
        <w:rPr>
          <w:rFonts w:cs="Times New Roman"/>
        </w:rPr>
        <w:t>Some people have rather striking beliefs.</w:t>
      </w:r>
      <w:r w:rsidR="00BC5933">
        <w:rPr>
          <w:rFonts w:cs="Times New Roman"/>
        </w:rPr>
        <w:t xml:space="preserve"> Consider the following examples:</w:t>
      </w:r>
    </w:p>
    <w:p w14:paraId="12218176" w14:textId="77777777" w:rsidR="00BC5933" w:rsidRDefault="00BC5933" w:rsidP="00BC65C4">
      <w:pPr>
        <w:spacing w:line="480" w:lineRule="auto"/>
        <w:rPr>
          <w:rFonts w:cs="Times New Roman"/>
        </w:rPr>
      </w:pPr>
    </w:p>
    <w:p w14:paraId="4C1EEE2F" w14:textId="13B3387D" w:rsidR="00F519A8" w:rsidRPr="00F519A8" w:rsidRDefault="00F519A8" w:rsidP="00BC65C4">
      <w:pPr>
        <w:pStyle w:val="ListParagraph"/>
        <w:numPr>
          <w:ilvl w:val="0"/>
          <w:numId w:val="1"/>
        </w:numPr>
        <w:spacing w:line="480" w:lineRule="auto"/>
        <w:rPr>
          <w:rFonts w:cs="Times New Roman"/>
        </w:rPr>
      </w:pPr>
      <w:r w:rsidRPr="00F519A8">
        <w:rPr>
          <w:rFonts w:cs="Times New Roman"/>
        </w:rPr>
        <w:t xml:space="preserve">Arnold </w:t>
      </w:r>
      <w:r w:rsidR="001B7740" w:rsidRPr="00F519A8">
        <w:rPr>
          <w:rFonts w:cs="Times New Roman"/>
          <w:lang w:val="en-AU"/>
        </w:rPr>
        <w:t>believes he has two heads, the second of which belongs to his late wife’s gynaecologist.</w:t>
      </w:r>
    </w:p>
    <w:p w14:paraId="204AF6D2" w14:textId="17C211F0" w:rsidR="001B7740" w:rsidRPr="009B6B51" w:rsidRDefault="00F519A8" w:rsidP="00BC65C4">
      <w:pPr>
        <w:pStyle w:val="ListParagraph"/>
        <w:numPr>
          <w:ilvl w:val="0"/>
          <w:numId w:val="1"/>
        </w:numPr>
        <w:spacing w:line="480" w:lineRule="auto"/>
        <w:rPr>
          <w:rFonts w:ascii="Cambria" w:hAnsi="Cambria" w:cs="Times New Roman"/>
        </w:rPr>
      </w:pPr>
      <w:r>
        <w:rPr>
          <w:rFonts w:cs="Times New Roman"/>
          <w:lang w:val="en-AU"/>
        </w:rPr>
        <w:t xml:space="preserve">Simone </w:t>
      </w:r>
      <w:r w:rsidR="001B7740" w:rsidRPr="00F519A8">
        <w:rPr>
          <w:rFonts w:cs="Times New Roman"/>
          <w:lang w:val="en-AU"/>
        </w:rPr>
        <w:t xml:space="preserve">believes that </w:t>
      </w:r>
      <w:r w:rsidR="001B7740" w:rsidRPr="00F519A8">
        <w:rPr>
          <w:rFonts w:cs="Times New Roman"/>
        </w:rPr>
        <w:t xml:space="preserve">each Sunday she drinks the blood of a long-since-murdered man whose mother was a virgin and whose father was the creator of </w:t>
      </w:r>
      <w:r w:rsidR="001B7740" w:rsidRPr="009B6B51">
        <w:rPr>
          <w:rFonts w:ascii="Cambria" w:hAnsi="Cambria" w:cs="Times New Roman"/>
        </w:rPr>
        <w:t>the universe.</w:t>
      </w:r>
      <w:r w:rsidR="00353F73">
        <w:rPr>
          <w:rStyle w:val="FootnoteReference"/>
          <w:rFonts w:ascii="Cambria" w:hAnsi="Cambria" w:cs="Times New Roman"/>
        </w:rPr>
        <w:footnoteReference w:id="1"/>
      </w:r>
    </w:p>
    <w:p w14:paraId="3D81EA05" w14:textId="77777777" w:rsidR="00F519A8" w:rsidRPr="009B6B51" w:rsidRDefault="00F519A8" w:rsidP="00BC65C4">
      <w:pPr>
        <w:spacing w:line="480" w:lineRule="auto"/>
        <w:rPr>
          <w:rFonts w:ascii="Cambria" w:hAnsi="Cambria" w:cs="Times New Roman"/>
          <w:lang w:val="en-AU"/>
        </w:rPr>
      </w:pPr>
    </w:p>
    <w:p w14:paraId="1A2D95C2" w14:textId="1966D5FE" w:rsidR="001B7740" w:rsidRPr="0042247C" w:rsidRDefault="009B6B51" w:rsidP="00BC65C4">
      <w:pPr>
        <w:spacing w:line="480" w:lineRule="auto"/>
        <w:rPr>
          <w:rFonts w:ascii="Cambria" w:hAnsi="Cambria" w:cs="Times New Roman"/>
          <w:lang w:val="en-AU"/>
        </w:rPr>
      </w:pPr>
      <w:r>
        <w:rPr>
          <w:rFonts w:cs="Times New Roman"/>
        </w:rPr>
        <w:t>Arnold suffers from a somatic delusion (</w:t>
      </w:r>
      <w:r w:rsidR="00016FF7">
        <w:rPr>
          <w:rFonts w:cs="Times New Roman"/>
        </w:rPr>
        <w:t xml:space="preserve">a singular condition labeled </w:t>
      </w:r>
      <w:r>
        <w:rPr>
          <w:rFonts w:cs="Times New Roman"/>
        </w:rPr>
        <w:t xml:space="preserve">“perceptual delusional </w:t>
      </w:r>
      <w:proofErr w:type="spellStart"/>
      <w:r>
        <w:rPr>
          <w:rFonts w:cs="Times New Roman"/>
        </w:rPr>
        <w:t>bicephaly</w:t>
      </w:r>
      <w:proofErr w:type="spellEnd"/>
      <w:r>
        <w:rPr>
          <w:rFonts w:cs="Times New Roman"/>
        </w:rPr>
        <w:t>”; see</w:t>
      </w:r>
      <w:r w:rsidR="008B768E">
        <w:rPr>
          <w:rFonts w:cs="Times New Roman"/>
        </w:rPr>
        <w:t xml:space="preserve"> </w:t>
      </w:r>
      <w:r w:rsidR="00DE7591">
        <w:rPr>
          <w:rFonts w:cs="Times New Roman"/>
        </w:rPr>
        <w:fldChar w:fldCharType="begin"/>
      </w:r>
      <w:r w:rsidR="00593058">
        <w:rPr>
          <w:rFonts w:cs="Times New Roman"/>
        </w:rPr>
        <w:instrText xml:space="preserve"> ADDIN EN.CITE &lt;EndNote&gt;&lt;Cite&gt;&lt;Author&gt;Ames&lt;/Author&gt;&lt;Year&gt;1984&lt;/Year&gt;&lt;RecNum&gt;249005&lt;/RecNum&gt;&lt;DisplayText&gt;(Ames, 1984)&lt;/DisplayText&gt;&lt;record&gt;&lt;rec-number&gt;249005&lt;/rec-number&gt;&lt;foreign-keys&gt;&lt;key app="EN" db-id="wf2e9ez5usedrqevawax09t1p0d0x5rexffv" timestamp="1456921102"&gt;249005&lt;/key&gt;&lt;key app="ENWeb" db-id=""&gt;0&lt;/key&gt;&lt;/foreign-keys&gt;&lt;ref-type name="Journal Article"&gt;17&lt;/ref-type&gt;&lt;contributors&gt;&lt;authors&gt;&lt;author&gt;Ames, D.&lt;/author&gt;&lt;/authors&gt;&lt;/contributors&gt;&lt;titles&gt;&lt;title&gt;Self shooting of a phantom head&lt;/title&gt;&lt;secondary-title&gt;British Journal of Psychiatry&lt;/secondary-title&gt;&lt;/titles&gt;&lt;periodical&gt;&lt;full-title&gt;British Journal of Psychiatry&lt;/full-title&gt;&lt;/periodical&gt;&lt;pages&gt;193-194&lt;/pages&gt;&lt;volume&gt;145&lt;/volume&gt;&lt;dates&gt;&lt;year&gt;1984&lt;/year&gt;&lt;/dates&gt;&lt;urls&gt;&lt;/urls&gt;&lt;electronic-resource-num&gt;10.1192/bjp.145.2.193 &lt;/electronic-resource-num&gt;&lt;/record&gt;&lt;/Cite&gt;&lt;/EndNote&gt;</w:instrText>
      </w:r>
      <w:r w:rsidR="00DE7591">
        <w:rPr>
          <w:rFonts w:cs="Times New Roman"/>
        </w:rPr>
        <w:fldChar w:fldCharType="separate"/>
      </w:r>
      <w:r w:rsidR="00DE7591">
        <w:rPr>
          <w:rFonts w:cs="Times New Roman"/>
          <w:noProof/>
        </w:rPr>
        <w:t>Ames</w:t>
      </w:r>
      <w:r w:rsidR="0082300C">
        <w:rPr>
          <w:rFonts w:cs="Times New Roman"/>
          <w:noProof/>
        </w:rPr>
        <w:t>,</w:t>
      </w:r>
      <w:r w:rsidR="00DE7591">
        <w:rPr>
          <w:rFonts w:cs="Times New Roman"/>
          <w:noProof/>
        </w:rPr>
        <w:t xml:space="preserve"> 1984)</w:t>
      </w:r>
      <w:r w:rsidR="00DE7591">
        <w:rPr>
          <w:rFonts w:cs="Times New Roman"/>
        </w:rPr>
        <w:fldChar w:fldCharType="end"/>
      </w:r>
      <w:r>
        <w:rPr>
          <w:rFonts w:cs="Times New Roman"/>
        </w:rPr>
        <w:t>.</w:t>
      </w:r>
      <w:r w:rsidR="00016FF7">
        <w:rPr>
          <w:rFonts w:cs="Times New Roman"/>
        </w:rPr>
        <w:t xml:space="preserve"> </w:t>
      </w:r>
      <w:r w:rsidR="006223C8">
        <w:rPr>
          <w:rFonts w:cs="Times New Roman"/>
        </w:rPr>
        <w:t xml:space="preserve">He is hospitalized and prescribed antipsychotic medication. </w:t>
      </w:r>
      <w:r w:rsidR="00016FF7">
        <w:rPr>
          <w:rFonts w:cs="Times New Roman"/>
        </w:rPr>
        <w:t xml:space="preserve">Simone, </w:t>
      </w:r>
      <w:r w:rsidR="006223C8">
        <w:rPr>
          <w:rFonts w:cs="Times New Roman"/>
        </w:rPr>
        <w:t>in contrast, escapes medical attention and lives a happy and fulfilling life.</w:t>
      </w:r>
      <w:r w:rsidR="00016FF7">
        <w:rPr>
          <w:rFonts w:cs="Times New Roman"/>
        </w:rPr>
        <w:t xml:space="preserve"> </w:t>
      </w:r>
      <w:r w:rsidR="006223C8">
        <w:rPr>
          <w:rFonts w:cs="Times New Roman"/>
        </w:rPr>
        <w:t>Why should this be? After all, both Arnold and Simone hold beliefs that, on the face of it</w:t>
      </w:r>
      <w:r w:rsidR="001F6728">
        <w:rPr>
          <w:rFonts w:cs="Times New Roman"/>
        </w:rPr>
        <w:t xml:space="preserve"> at least</w:t>
      </w:r>
      <w:r w:rsidR="006223C8">
        <w:rPr>
          <w:rFonts w:cs="Times New Roman"/>
        </w:rPr>
        <w:t>, are bizarrely implausible, violating widely established biological and physical principles.</w:t>
      </w:r>
    </w:p>
    <w:p w14:paraId="175525AC" w14:textId="77777777" w:rsidR="001B7740" w:rsidRDefault="001B7740" w:rsidP="00BC65C4">
      <w:pPr>
        <w:spacing w:line="480" w:lineRule="auto"/>
        <w:rPr>
          <w:rFonts w:cs="Times New Roman"/>
        </w:rPr>
      </w:pPr>
    </w:p>
    <w:p w14:paraId="76DEC0DB" w14:textId="59337860" w:rsidR="00F82781" w:rsidRDefault="00F82781" w:rsidP="00BC65C4">
      <w:pPr>
        <w:spacing w:line="480" w:lineRule="auto"/>
      </w:pPr>
      <w:r>
        <w:rPr>
          <w:rFonts w:cs="Times New Roman"/>
        </w:rPr>
        <w:t>Some commentators, most prominently Richard Dawkins</w:t>
      </w:r>
      <w:r w:rsidR="00A218DD">
        <w:rPr>
          <w:rFonts w:cs="Times New Roman"/>
        </w:rPr>
        <w:t xml:space="preserve"> </w:t>
      </w:r>
      <w:r w:rsidR="00DE7591">
        <w:rPr>
          <w:rFonts w:cs="Times New Roman"/>
        </w:rPr>
        <w:fldChar w:fldCharType="begin"/>
      </w:r>
      <w:r w:rsidR="00DE7591">
        <w:rPr>
          <w:rFonts w:cs="Times New Roman"/>
        </w:rPr>
        <w:instrText xml:space="preserve"> ADDIN EN.CITE &lt;EndNote&gt;&lt;Cite ExcludeAuth="1"&gt;&lt;Author&gt;Dawkins&lt;/Author&gt;&lt;Year&gt;2006&lt;/Year&gt;&lt;RecNum&gt;248014&lt;/RecNum&gt;&lt;DisplayText&gt;(2006)&lt;/DisplayText&gt;&lt;record&gt;&lt;rec-number&gt;248014&lt;/rec-number&gt;&lt;foreign-keys&gt;&lt;key app="EN" db-id="wf2e9ez5usedrqevawax09t1p0d0x5rexffv" timestamp="1427251405"&gt;248014&lt;/key&gt;&lt;/foreign-keys&gt;&lt;ref-type name="Book"&gt;6&lt;/ref-type&gt;&lt;contributors&gt;&lt;authors&gt;&lt;author&gt;Dawkins, R. D.&lt;/author&gt;&lt;/authors&gt;&lt;/contributors&gt;&lt;titles&gt;&lt;title&gt;The God delusion&lt;/title&gt;&lt;/titles&gt;&lt;dates&gt;&lt;year&gt;2006&lt;/year&gt;&lt;/dates&gt;&lt;pub-location&gt;London, UK&lt;/pub-location&gt;&lt;publisher&gt;Transworld&lt;/publisher&gt;&lt;urls&gt;&lt;/urls&gt;&lt;/record&gt;&lt;/Cite&gt;&lt;/EndNote&gt;</w:instrText>
      </w:r>
      <w:r w:rsidR="00DE7591">
        <w:rPr>
          <w:rFonts w:cs="Times New Roman"/>
        </w:rPr>
        <w:fldChar w:fldCharType="separate"/>
      </w:r>
      <w:r w:rsidR="00DE7591">
        <w:rPr>
          <w:rFonts w:cs="Times New Roman"/>
          <w:noProof/>
        </w:rPr>
        <w:t>(2006)</w:t>
      </w:r>
      <w:r w:rsidR="00DE7591">
        <w:rPr>
          <w:rFonts w:cs="Times New Roman"/>
        </w:rPr>
        <w:fldChar w:fldCharType="end"/>
      </w:r>
      <w:r w:rsidR="00A218DD">
        <w:rPr>
          <w:rFonts w:cs="Times New Roman"/>
        </w:rPr>
        <w:t>,</w:t>
      </w:r>
      <w:r>
        <w:rPr>
          <w:rFonts w:cs="Times New Roman"/>
        </w:rPr>
        <w:t xml:space="preserve"> have characterized religious belief as delusi</w:t>
      </w:r>
      <w:r w:rsidR="007C6D49">
        <w:rPr>
          <w:rFonts w:cs="Times New Roman"/>
        </w:rPr>
        <w:t>on</w:t>
      </w:r>
      <w:r w:rsidR="003F7D90">
        <w:rPr>
          <w:rFonts w:cs="Times New Roman"/>
        </w:rPr>
        <w:t>al</w:t>
      </w:r>
      <w:r>
        <w:rPr>
          <w:rFonts w:cs="Times New Roman"/>
        </w:rPr>
        <w:t xml:space="preserve">. </w:t>
      </w:r>
      <w:r w:rsidR="000014E0">
        <w:rPr>
          <w:rFonts w:cs="Times New Roman"/>
        </w:rPr>
        <w:t>However, this move creates se</w:t>
      </w:r>
      <w:r w:rsidR="008B768E">
        <w:rPr>
          <w:rFonts w:cs="Times New Roman"/>
        </w:rPr>
        <w:t>rious problems for</w:t>
      </w:r>
      <w:r w:rsidR="00E23789">
        <w:rPr>
          <w:rFonts w:cs="Times New Roman"/>
        </w:rPr>
        <w:t xml:space="preserve"> diagnosis</w:t>
      </w:r>
      <w:r w:rsidR="00893D9B">
        <w:rPr>
          <w:rFonts w:cs="Times New Roman"/>
        </w:rPr>
        <w:t xml:space="preserve">, as </w:t>
      </w:r>
      <w:r w:rsidR="000014E0">
        <w:rPr>
          <w:rFonts w:cs="Times New Roman"/>
        </w:rPr>
        <w:t>clinicians</w:t>
      </w:r>
      <w:r w:rsidR="007D44F9">
        <w:rPr>
          <w:rFonts w:cs="Times New Roman"/>
        </w:rPr>
        <w:t xml:space="preserve"> need a</w:t>
      </w:r>
      <w:r w:rsidR="00DD6952">
        <w:rPr>
          <w:rFonts w:cs="Times New Roman"/>
        </w:rPr>
        <w:t>n account</w:t>
      </w:r>
      <w:r w:rsidR="007D44F9">
        <w:rPr>
          <w:rFonts w:cs="Times New Roman"/>
        </w:rPr>
        <w:t xml:space="preserve"> </w:t>
      </w:r>
      <w:r>
        <w:rPr>
          <w:rFonts w:cs="Times New Roman"/>
        </w:rPr>
        <w:t>of delusion</w:t>
      </w:r>
      <w:r w:rsidR="007D44F9">
        <w:rPr>
          <w:rFonts w:cs="Times New Roman"/>
        </w:rPr>
        <w:t>s</w:t>
      </w:r>
      <w:r>
        <w:rPr>
          <w:rFonts w:cs="Times New Roman"/>
        </w:rPr>
        <w:t xml:space="preserve"> that enables them to identify individuals who are in need of help without </w:t>
      </w:r>
      <w:proofErr w:type="spellStart"/>
      <w:r>
        <w:rPr>
          <w:rFonts w:cs="Times New Roman"/>
        </w:rPr>
        <w:t>pathologising</w:t>
      </w:r>
      <w:proofErr w:type="spellEnd"/>
      <w:r>
        <w:rPr>
          <w:rFonts w:cs="Times New Roman"/>
        </w:rPr>
        <w:t xml:space="preserve"> billions of people who (rightly or wrongly) believe in </w:t>
      </w:r>
      <w:r w:rsidR="00E46A19">
        <w:rPr>
          <w:rFonts w:cs="Times New Roman"/>
        </w:rPr>
        <w:t>G</w:t>
      </w:r>
      <w:r>
        <w:rPr>
          <w:rFonts w:cs="Times New Roman"/>
        </w:rPr>
        <w:t>od</w:t>
      </w:r>
      <w:r w:rsidR="00482C1E">
        <w:rPr>
          <w:rFonts w:cs="Times New Roman"/>
        </w:rPr>
        <w:t xml:space="preserve"> (or gods)</w:t>
      </w:r>
      <w:r>
        <w:rPr>
          <w:rFonts w:cs="Times New Roman"/>
        </w:rPr>
        <w:t xml:space="preserve">. </w:t>
      </w:r>
    </w:p>
    <w:p w14:paraId="5A998B2A" w14:textId="77777777" w:rsidR="00F82781" w:rsidRDefault="00F82781" w:rsidP="00BC65C4">
      <w:pPr>
        <w:spacing w:line="480" w:lineRule="auto"/>
      </w:pPr>
    </w:p>
    <w:p w14:paraId="4F7CC2F7" w14:textId="72D452CE" w:rsidR="00F82781" w:rsidRDefault="00E46A19" w:rsidP="00BC65C4">
      <w:pPr>
        <w:spacing w:line="480" w:lineRule="auto"/>
      </w:pPr>
      <w:r>
        <w:t>T</w:t>
      </w:r>
      <w:r w:rsidR="00F82781">
        <w:t xml:space="preserve">he most </w:t>
      </w:r>
      <w:r w:rsidR="0039131B">
        <w:t>prominent</w:t>
      </w:r>
      <w:r w:rsidR="00F82781">
        <w:t xml:space="preserve"> system of classification of mental disorder</w:t>
      </w:r>
      <w:r w:rsidR="007D1CB6">
        <w:t>s</w:t>
      </w:r>
      <w:r w:rsidR="00F82781">
        <w:t xml:space="preserve"> is the Diagnostic and Statistical Manual of Mental Disorders </w:t>
      </w:r>
      <w:r w:rsidR="00FE519A">
        <w:t xml:space="preserve">(DSM) </w:t>
      </w:r>
      <w:r w:rsidR="00F82781">
        <w:t>published by the American Psychiat</w:t>
      </w:r>
      <w:r w:rsidR="00294D5B">
        <w:t>ric Association. The current</w:t>
      </w:r>
      <w:r w:rsidR="00F82781">
        <w:t xml:space="preserve"> edition defines delusion as follows:</w:t>
      </w:r>
    </w:p>
    <w:p w14:paraId="00506F7A" w14:textId="77777777" w:rsidR="00F82781" w:rsidRDefault="00F82781" w:rsidP="00BC65C4">
      <w:pPr>
        <w:spacing w:line="480" w:lineRule="auto"/>
      </w:pPr>
    </w:p>
    <w:p w14:paraId="28D14475" w14:textId="027FB72B" w:rsidR="00F82781" w:rsidRPr="00D21B0B" w:rsidRDefault="00F82781" w:rsidP="00BC65C4">
      <w:pPr>
        <w:widowControl w:val="0"/>
        <w:tabs>
          <w:tab w:val="left" w:pos="0"/>
        </w:tabs>
        <w:autoSpaceDE w:val="0"/>
        <w:autoSpaceDN w:val="0"/>
        <w:adjustRightInd w:val="0"/>
        <w:spacing w:after="240" w:line="480" w:lineRule="auto"/>
        <w:ind w:left="720"/>
        <w:contextualSpacing/>
        <w:rPr>
          <w:rFonts w:cs="Times New Roman"/>
          <w:sz w:val="20"/>
          <w:szCs w:val="20"/>
        </w:rPr>
      </w:pPr>
      <w:r w:rsidRPr="00D21B0B">
        <w:rPr>
          <w:rFonts w:cs="Times New Roman"/>
          <w:sz w:val="20"/>
          <w:szCs w:val="20"/>
        </w:rPr>
        <w:t xml:space="preserve">A false belief based on incorrect inference about external reality that is firmly held despite what almost everyone else believes and despite what constitutes incontrovertible and obvious proof or evidence to the contrary. </w:t>
      </w:r>
      <w:proofErr w:type="gramStart"/>
      <w:r w:rsidRPr="00D21B0B">
        <w:rPr>
          <w:rFonts w:cs="Times New Roman"/>
          <w:sz w:val="20"/>
          <w:szCs w:val="20"/>
        </w:rPr>
        <w:t>The belief is not ordinarily accepted by other members of the person's culture or subculture</w:t>
      </w:r>
      <w:proofErr w:type="gramEnd"/>
      <w:r w:rsidRPr="00D21B0B">
        <w:rPr>
          <w:rFonts w:cs="Times New Roman"/>
          <w:sz w:val="20"/>
          <w:szCs w:val="20"/>
        </w:rPr>
        <w:t xml:space="preserve"> (i.e., it is not an article of religious faith). </w:t>
      </w:r>
      <w:r w:rsidR="00DE7591">
        <w:rPr>
          <w:rFonts w:cs="Times New Roman"/>
          <w:sz w:val="20"/>
          <w:szCs w:val="20"/>
        </w:rPr>
        <w:fldChar w:fldCharType="begin"/>
      </w:r>
      <w:r w:rsidR="00DE7591">
        <w:rPr>
          <w:rFonts w:cs="Times New Roman"/>
          <w:sz w:val="20"/>
          <w:szCs w:val="20"/>
        </w:rPr>
        <w:instrText xml:space="preserve"> ADDIN EN.CITE &lt;EndNote&gt;&lt;Cite&gt;&lt;Author&gt;APA&lt;/Author&gt;&lt;Year&gt;2013&lt;/Year&gt;&lt;RecNum&gt;248983&lt;/RecNum&gt;&lt;DisplayText&gt;(APA, 2013)&lt;/DisplayText&gt;&lt;record&gt;&lt;rec-number&gt;248983&lt;/rec-number&gt;&lt;foreign-keys&gt;&lt;key app="EN" db-id="wf2e9ez5usedrqevawax09t1p0d0x5rexffv" timestamp="1456442867"&gt;248983&lt;/key&gt;&lt;/foreign-keys&gt;&lt;ref-type name="Book"&gt;6&lt;/ref-type&gt;&lt;contributors&gt;&lt;authors&gt;&lt;author&gt;APA&lt;/author&gt;&lt;/authors&gt;&lt;/contributors&gt;&lt;titles&gt;&lt;title&gt;Diagnostic and statistical manual of mental disorders (5th ed.)&lt;/title&gt;&lt;/titles&gt;&lt;dates&gt;&lt;year&gt;2013&lt;/year&gt;&lt;/dates&gt;&lt;pub-location&gt;Washington, DC&lt;/pub-location&gt;&lt;publisher&gt;Author&lt;/publisher&gt;&lt;urls&gt;&lt;/urls&gt;&lt;/record&gt;&lt;/Cite&gt;&lt;/EndNote&gt;</w:instrText>
      </w:r>
      <w:r w:rsidR="00DE7591">
        <w:rPr>
          <w:rFonts w:cs="Times New Roman"/>
          <w:sz w:val="20"/>
          <w:szCs w:val="20"/>
        </w:rPr>
        <w:fldChar w:fldCharType="separate"/>
      </w:r>
      <w:r w:rsidR="00DE7591">
        <w:rPr>
          <w:rFonts w:cs="Times New Roman"/>
          <w:noProof/>
          <w:sz w:val="20"/>
          <w:szCs w:val="20"/>
        </w:rPr>
        <w:t>(APA, 2013</w:t>
      </w:r>
      <w:r w:rsidR="00FA17F3">
        <w:rPr>
          <w:rFonts w:cs="Times New Roman"/>
          <w:noProof/>
          <w:sz w:val="20"/>
          <w:szCs w:val="20"/>
        </w:rPr>
        <w:t>,</w:t>
      </w:r>
      <w:r w:rsidR="00FA17F3" w:rsidDel="00FA17F3">
        <w:rPr>
          <w:rFonts w:cs="Times New Roman"/>
          <w:noProof/>
          <w:sz w:val="20"/>
          <w:szCs w:val="20"/>
        </w:rPr>
        <w:t xml:space="preserve"> </w:t>
      </w:r>
      <w:r w:rsidR="00DE7591">
        <w:rPr>
          <w:rFonts w:cs="Times New Roman"/>
          <w:sz w:val="20"/>
          <w:szCs w:val="20"/>
        </w:rPr>
        <w:fldChar w:fldCharType="end"/>
      </w:r>
      <w:r w:rsidRPr="00D21B0B">
        <w:rPr>
          <w:rFonts w:cs="Times New Roman"/>
          <w:sz w:val="20"/>
          <w:szCs w:val="20"/>
        </w:rPr>
        <w:t xml:space="preserve"> p. 819)</w:t>
      </w:r>
    </w:p>
    <w:p w14:paraId="7F3C0BA0" w14:textId="77777777" w:rsidR="00F82781" w:rsidRDefault="00F82781" w:rsidP="00BC65C4">
      <w:pPr>
        <w:widowControl w:val="0"/>
        <w:tabs>
          <w:tab w:val="left" w:pos="0"/>
        </w:tabs>
        <w:autoSpaceDE w:val="0"/>
        <w:autoSpaceDN w:val="0"/>
        <w:adjustRightInd w:val="0"/>
        <w:spacing w:after="240" w:line="480" w:lineRule="auto"/>
        <w:ind w:left="720"/>
        <w:contextualSpacing/>
        <w:rPr>
          <w:rFonts w:cs="Times New Roman"/>
        </w:rPr>
      </w:pPr>
    </w:p>
    <w:p w14:paraId="0A0FB2E0" w14:textId="3F1EEC6C" w:rsidR="00FE519A" w:rsidRPr="00FE519A" w:rsidRDefault="00F121BE" w:rsidP="00BC65C4">
      <w:pPr>
        <w:spacing w:line="480" w:lineRule="auto"/>
        <w:rPr>
          <w:rFonts w:ascii="Cambria" w:hAnsi="Cambria" w:cs="Times New Roman"/>
        </w:rPr>
      </w:pPr>
      <w:r>
        <w:t>Although t</w:t>
      </w:r>
      <w:r w:rsidR="00FE4D0D">
        <w:t xml:space="preserve">he DSM </w:t>
      </w:r>
      <w:r w:rsidR="00294D5B">
        <w:t>definition of delusion is controversial</w:t>
      </w:r>
      <w:r w:rsidR="00F82781">
        <w:t xml:space="preserve"> </w:t>
      </w:r>
      <w:r w:rsidR="00DE7591">
        <w:fldChar w:fldCharType="begin"/>
      </w:r>
      <w:r w:rsidR="00DE7591">
        <w:instrText xml:space="preserve"> ADDIN EN.CITE &lt;EndNote&gt;&lt;Cite&gt;&lt;Author&gt;Coltheart&lt;/Author&gt;&lt;Year&gt;2011&lt;/Year&gt;&lt;RecNum&gt;4569&lt;/RecNum&gt;&lt;DisplayText&gt;(Coltheart, Langdon, &amp;amp; McKay, 2011)&lt;/DisplayText&gt;&lt;record&gt;&lt;rec-number&gt;4569&lt;/rec-number&gt;&lt;foreign-keys&gt;&lt;key app="EN" db-id="wf2e9ez5usedrqevawax09t1p0d0x5rexffv" timestamp="1394059099"&gt;4569&lt;/key&gt;&lt;/foreign-keys&gt;&lt;ref-type name="Journal Article"&gt;17&lt;/ref-type&gt;&lt;contributors&gt;&lt;authors&gt;&lt;author&gt;Coltheart, M.&lt;/author&gt;&lt;author&gt;Langdon, R.&lt;/author&gt;&lt;author&gt;McKay, R.&lt;/author&gt;&lt;/authors&gt;&lt;/contributors&gt;&lt;titles&gt;&lt;title&gt;Delusional belief&lt;/title&gt;&lt;secondary-title&gt;Annual Review of Psychology&lt;/secondary-title&gt;&lt;/titles&gt;&lt;periodical&gt;&lt;full-title&gt;Annual Review of Psychology&lt;/full-title&gt;&lt;/periodical&gt;&lt;pages&gt;271-298&lt;/pages&gt;&lt;volume&gt;62&lt;/volume&gt;&lt;number&gt;5&lt;/number&gt;&lt;dates&gt;&lt;year&gt;2011&lt;/year&gt;&lt;pub-dates&gt;&lt;date&gt;2011&lt;/date&gt;&lt;/pub-dates&gt;&lt;/dates&gt;&lt;urls&gt;&lt;related-urls&gt;&lt;url&gt;http://www.annualreviews.org/doi/pdf/10.1146/annurev.psych.121208.131622&lt;/url&gt;&lt;/related-urls&gt;&lt;/urls&gt;&lt;electronic-resource-num&gt;10.1146/annurev.psych.121208.131622&lt;/electronic-resource-num&gt;&lt;remote-database-provider&gt;Google Scholar&lt;/remote-database-provider&gt;&lt;/record&gt;&lt;/Cite&gt;&lt;/EndNote&gt;</w:instrText>
      </w:r>
      <w:r w:rsidR="00DE7591">
        <w:fldChar w:fldCharType="separate"/>
      </w:r>
      <w:r w:rsidR="00DE7591">
        <w:rPr>
          <w:noProof/>
        </w:rPr>
        <w:t>(Coltheart, Langdon, &amp; McKay, 2011)</w:t>
      </w:r>
      <w:r w:rsidR="00DE7591">
        <w:fldChar w:fldCharType="end"/>
      </w:r>
      <w:r w:rsidR="00624764">
        <w:t>, it</w:t>
      </w:r>
      <w:r w:rsidR="00593762">
        <w:t xml:space="preserve"> </w:t>
      </w:r>
      <w:r w:rsidR="00E05E31">
        <w:t>does have features that are</w:t>
      </w:r>
      <w:r w:rsidR="00FE4D0D">
        <w:t xml:space="preserve"> </w:t>
      </w:r>
      <w:r w:rsidR="007D44F9">
        <w:t>useful for clinicians</w:t>
      </w:r>
      <w:r w:rsidR="00F82781">
        <w:t>. In pa</w:t>
      </w:r>
      <w:r>
        <w:t>rticular, the cultural</w:t>
      </w:r>
      <w:r w:rsidR="00F82781">
        <w:t xml:space="preserve"> exemption underscores the im</w:t>
      </w:r>
      <w:r w:rsidR="007D44F9">
        <w:t xml:space="preserve">portance </w:t>
      </w:r>
      <w:r w:rsidR="005F47FF">
        <w:t>of carefully considering an individual’s culture</w:t>
      </w:r>
      <w:r w:rsidR="007D44F9">
        <w:t xml:space="preserve"> when</w:t>
      </w:r>
      <w:r w:rsidR="00713D39">
        <w:t xml:space="preserve"> deciding</w:t>
      </w:r>
      <w:r w:rsidR="005F47FF">
        <w:t xml:space="preserve"> whether they are</w:t>
      </w:r>
      <w:r w:rsidR="008477C5">
        <w:t xml:space="preserve"> suffering</w:t>
      </w:r>
      <w:r w:rsidR="00271EF9">
        <w:t xml:space="preserve"> from a serious</w:t>
      </w:r>
      <w:r w:rsidR="00F82781">
        <w:t xml:space="preserve"> psychological problem</w:t>
      </w:r>
      <w:r w:rsidR="00FE4D0D">
        <w:t xml:space="preserve"> </w:t>
      </w:r>
      <w:r w:rsidR="00DE7591">
        <w:fldChar w:fldCharType="begin"/>
      </w:r>
      <w:r w:rsidR="00DE7591">
        <w:instrText xml:space="preserve"> ADDIN EN.CITE &lt;EndNote&gt;&lt;Cite&gt;&lt;Author&gt;Radden&lt;/Author&gt;&lt;Year&gt;2011&lt;/Year&gt;&lt;RecNum&gt;248050&lt;/RecNum&gt;&lt;DisplayText&gt;(Murphy, 2013; Radden, 2011)&lt;/DisplayText&gt;&lt;record&gt;&lt;rec-number&gt;248050&lt;/rec-number&gt;&lt;foreign-keys&gt;&lt;key app="EN" db-id="wf2e9ez5usedrqevawax09t1p0d0x5rexffv" timestamp="1427428689"&gt;248050&lt;/key&gt;&lt;/foreign-keys&gt;&lt;ref-type name="Book"&gt;6&lt;/ref-type&gt;&lt;contributors&gt;&lt;authors&gt;&lt;author&gt;Radden, J.&lt;/author&gt;&lt;/authors&gt;&lt;/contributors&gt;&lt;titles&gt;&lt;title&gt;On delusion&lt;/title&gt;&lt;/titles&gt;&lt;dates&gt;&lt;year&gt;2011&lt;/year&gt;&lt;/dates&gt;&lt;pub-location&gt;Oxford, UK&lt;/pub-location&gt;&lt;publisher&gt;Routledge&lt;/publisher&gt;&lt;urls&gt;&lt;/urls&gt;&lt;/record&gt;&lt;/Cite&gt;&lt;Cite&gt;&lt;Author&gt;Murphy&lt;/Author&gt;&lt;Year&gt;2013&lt;/Year&gt;&lt;RecNum&gt;247703&lt;/RecNum&gt;&lt;record&gt;&lt;rec-number&gt;247703&lt;/rec-number&gt;&lt;foreign-keys&gt;&lt;key app="EN" db-id="wf2e9ez5usedrqevawax09t1p0d0x5rexffv" timestamp="1421913648"&gt;247703&lt;/key&gt;&lt;key app="ENWeb" db-id=""&gt;0&lt;/key&gt;&lt;/foreign-keys&gt;&lt;ref-type name="Journal Article"&gt;17&lt;/ref-type&gt;&lt;contributors&gt;&lt;authors&gt;&lt;author&gt;Murphy, D.&lt;/author&gt;&lt;/authors&gt;&lt;/contributors&gt;&lt;titles&gt;&lt;title&gt;Delusions, modernist epistemology and irrational belief&lt;/title&gt;&lt;secondary-title&gt;Mind &amp;amp; Language&lt;/secondary-title&gt;&lt;/titles&gt;&lt;periodical&gt;&lt;full-title&gt;Mind &amp;amp; Language&lt;/full-title&gt;&lt;/periodical&gt;&lt;pages&gt;113-124&lt;/pages&gt;&lt;volume&gt;28&lt;/volume&gt;&lt;number&gt;1&lt;/number&gt;&lt;dates&gt;&lt;year&gt;2013&lt;/year&gt;&lt;/dates&gt;&lt;urls&gt;&lt;/urls&gt;&lt;electronic-resource-num&gt;10.1111/mila.12012 &lt;/electronic-resource-num&gt;&lt;/record&gt;&lt;/Cite&gt;&lt;/EndNote&gt;</w:instrText>
      </w:r>
      <w:r w:rsidR="00DE7591">
        <w:fldChar w:fldCharType="separate"/>
      </w:r>
      <w:r w:rsidR="00DE7591">
        <w:rPr>
          <w:noProof/>
        </w:rPr>
        <w:t>(Murphy, 2013; Radden, 2011)</w:t>
      </w:r>
      <w:r w:rsidR="00DE7591">
        <w:fldChar w:fldCharType="end"/>
      </w:r>
      <w:r w:rsidR="00294D5B">
        <w:rPr>
          <w:rFonts w:cs="Times New Roman"/>
        </w:rPr>
        <w:t xml:space="preserve">. </w:t>
      </w:r>
      <w:r w:rsidR="005F47FF">
        <w:rPr>
          <w:rFonts w:cs="Times New Roman"/>
        </w:rPr>
        <w:t>Nonetheless, d</w:t>
      </w:r>
      <w:r w:rsidR="00294D5B">
        <w:rPr>
          <w:rFonts w:cs="Times New Roman"/>
        </w:rPr>
        <w:t xml:space="preserve">espite its </w:t>
      </w:r>
      <w:r w:rsidR="00302B08">
        <w:rPr>
          <w:rFonts w:cs="Times New Roman"/>
        </w:rPr>
        <w:t>pragmatic utility</w:t>
      </w:r>
      <w:r w:rsidR="00FE4D0D">
        <w:rPr>
          <w:rFonts w:cs="Times New Roman"/>
        </w:rPr>
        <w:t>, this</w:t>
      </w:r>
      <w:r w:rsidR="003A0558">
        <w:rPr>
          <w:rFonts w:cs="Times New Roman"/>
        </w:rPr>
        <w:t xml:space="preserve"> </w:t>
      </w:r>
      <w:r>
        <w:rPr>
          <w:rFonts w:cs="Times New Roman"/>
        </w:rPr>
        <w:t xml:space="preserve">cultural </w:t>
      </w:r>
      <w:r w:rsidR="008477C5">
        <w:rPr>
          <w:rFonts w:cs="Times New Roman"/>
        </w:rPr>
        <w:t>exempti</w:t>
      </w:r>
      <w:r w:rsidR="00294D5B">
        <w:rPr>
          <w:rFonts w:cs="Times New Roman"/>
        </w:rPr>
        <w:t>on has two serious limitations</w:t>
      </w:r>
      <w:r w:rsidR="00D8394F">
        <w:rPr>
          <w:rFonts w:cs="Times New Roman"/>
        </w:rPr>
        <w:t xml:space="preserve">. </w:t>
      </w:r>
      <w:r>
        <w:rPr>
          <w:rFonts w:cs="Times New Roman"/>
        </w:rPr>
        <w:t>First, i</w:t>
      </w:r>
      <w:r w:rsidR="00D8394F">
        <w:rPr>
          <w:rFonts w:cs="Times New Roman"/>
        </w:rPr>
        <w:t xml:space="preserve">t is </w:t>
      </w:r>
      <w:r w:rsidR="008477C5">
        <w:rPr>
          <w:rFonts w:cs="Times New Roman"/>
        </w:rPr>
        <w:t xml:space="preserve">too </w:t>
      </w:r>
      <w:r w:rsidR="007D44F9">
        <w:rPr>
          <w:rFonts w:cs="Times New Roman"/>
        </w:rPr>
        <w:t xml:space="preserve">coarse-grained—it </w:t>
      </w:r>
      <w:r w:rsidR="00F82781">
        <w:rPr>
          <w:rFonts w:cs="Times New Roman"/>
        </w:rPr>
        <w:t xml:space="preserve">excludes </w:t>
      </w:r>
      <w:r w:rsidR="00F82781">
        <w:rPr>
          <w:rFonts w:cs="Times New Roman"/>
          <w:i/>
        </w:rPr>
        <w:t xml:space="preserve">all </w:t>
      </w:r>
      <w:r w:rsidR="008477C5">
        <w:rPr>
          <w:rFonts w:cs="Times New Roman"/>
        </w:rPr>
        <w:t xml:space="preserve">beliefs (irrespective of </w:t>
      </w:r>
      <w:r w:rsidR="00F82781">
        <w:rPr>
          <w:rFonts w:cs="Times New Roman"/>
        </w:rPr>
        <w:t>content) that a sufficiently large number of people share</w:t>
      </w:r>
      <w:r w:rsidR="00614CB6">
        <w:rPr>
          <w:rFonts w:cs="Times New Roman"/>
        </w:rPr>
        <w:t>;</w:t>
      </w:r>
      <w:r w:rsidR="00F82781">
        <w:rPr>
          <w:rFonts w:cs="Times New Roman"/>
        </w:rPr>
        <w:t xml:space="preserve"> </w:t>
      </w:r>
      <w:r w:rsidR="00614CB6">
        <w:rPr>
          <w:rFonts w:cs="Times New Roman"/>
        </w:rPr>
        <w:t xml:space="preserve">thus </w:t>
      </w:r>
      <w:r w:rsidR="008F5625">
        <w:rPr>
          <w:rFonts w:cs="Times New Roman"/>
        </w:rPr>
        <w:t>eliminating</w:t>
      </w:r>
      <w:r w:rsidR="00F82781">
        <w:rPr>
          <w:rFonts w:cs="Times New Roman"/>
        </w:rPr>
        <w:t xml:space="preserve">, </w:t>
      </w:r>
      <w:r w:rsidR="00F82781" w:rsidRPr="0042247C">
        <w:rPr>
          <w:rFonts w:cs="Times New Roman"/>
        </w:rPr>
        <w:t xml:space="preserve">by </w:t>
      </w:r>
      <w:r w:rsidR="00F82781" w:rsidRPr="0042247C">
        <w:rPr>
          <w:rFonts w:ascii="Cambria" w:hAnsi="Cambria" w:cs="Times New Roman"/>
        </w:rPr>
        <w:t>definition</w:t>
      </w:r>
      <w:r w:rsidR="005623A8" w:rsidRPr="0042247C">
        <w:rPr>
          <w:rFonts w:ascii="Cambria" w:hAnsi="Cambria" w:cs="Times New Roman"/>
        </w:rPr>
        <w:t>al fiat</w:t>
      </w:r>
      <w:r w:rsidR="00F82781" w:rsidRPr="00FE519A">
        <w:rPr>
          <w:rFonts w:ascii="Cambria" w:hAnsi="Cambria" w:cs="Times New Roman"/>
        </w:rPr>
        <w:t>, the possibi</w:t>
      </w:r>
      <w:r w:rsidR="00C46CF5">
        <w:rPr>
          <w:rFonts w:ascii="Cambria" w:hAnsi="Cambria" w:cs="Times New Roman"/>
        </w:rPr>
        <w:t>lity of group</w:t>
      </w:r>
      <w:r w:rsidR="00D34A40">
        <w:rPr>
          <w:rFonts w:ascii="Cambria" w:hAnsi="Cambria" w:cs="Times New Roman"/>
        </w:rPr>
        <w:t xml:space="preserve"> delusions. </w:t>
      </w:r>
      <w:r w:rsidR="00E05E31">
        <w:rPr>
          <w:rFonts w:ascii="Cambria" w:hAnsi="Cambria" w:cs="Times New Roman"/>
        </w:rPr>
        <w:t>Second, this cultural exemption is</w:t>
      </w:r>
      <w:r w:rsidR="00111EA9">
        <w:rPr>
          <w:rFonts w:ascii="Cambria" w:hAnsi="Cambria" w:cs="Times New Roman"/>
        </w:rPr>
        <w:t xml:space="preserve"> completely </w:t>
      </w:r>
      <w:proofErr w:type="spellStart"/>
      <w:r w:rsidR="00111EA9">
        <w:rPr>
          <w:rFonts w:ascii="Cambria" w:hAnsi="Cambria" w:cs="Times New Roman"/>
        </w:rPr>
        <w:t>a</w:t>
      </w:r>
      <w:r w:rsidR="007D44F9">
        <w:rPr>
          <w:rFonts w:ascii="Cambria" w:hAnsi="Cambria" w:cs="Times New Roman"/>
        </w:rPr>
        <w:t>theoretical</w:t>
      </w:r>
      <w:proofErr w:type="spellEnd"/>
      <w:r w:rsidR="007D44F9">
        <w:rPr>
          <w:rFonts w:ascii="Cambria" w:hAnsi="Cambria" w:cs="Times New Roman"/>
        </w:rPr>
        <w:t>—</w:t>
      </w:r>
      <w:r w:rsidR="00FE4D0D">
        <w:rPr>
          <w:rFonts w:ascii="Cambria" w:hAnsi="Cambria" w:cs="Times New Roman"/>
        </w:rPr>
        <w:t xml:space="preserve">no account </w:t>
      </w:r>
      <w:r w:rsidR="008E0824">
        <w:rPr>
          <w:rFonts w:ascii="Cambria" w:hAnsi="Cambria" w:cs="Times New Roman"/>
        </w:rPr>
        <w:t xml:space="preserve">is provided </w:t>
      </w:r>
      <w:r w:rsidR="00FE4D0D">
        <w:rPr>
          <w:rFonts w:ascii="Cambria" w:hAnsi="Cambria" w:cs="Times New Roman"/>
        </w:rPr>
        <w:t>of</w:t>
      </w:r>
      <w:r w:rsidR="00F82781" w:rsidRPr="00FE519A">
        <w:rPr>
          <w:rFonts w:ascii="Cambria" w:hAnsi="Cambria" w:cs="Times New Roman"/>
        </w:rPr>
        <w:t xml:space="preserve"> </w:t>
      </w:r>
      <w:r w:rsidR="00F82781" w:rsidRPr="00FE519A">
        <w:rPr>
          <w:rFonts w:ascii="Cambria" w:hAnsi="Cambria" w:cs="Times New Roman"/>
          <w:i/>
        </w:rPr>
        <w:t>why</w:t>
      </w:r>
      <w:r>
        <w:rPr>
          <w:rFonts w:ascii="Cambria" w:hAnsi="Cambria" w:cs="Times New Roman"/>
        </w:rPr>
        <w:t xml:space="preserve"> a</w:t>
      </w:r>
      <w:r w:rsidR="00F82781" w:rsidRPr="00FE519A">
        <w:rPr>
          <w:rFonts w:ascii="Cambria" w:hAnsi="Cambria" w:cs="Times New Roman"/>
        </w:rPr>
        <w:t xml:space="preserve"> bel</w:t>
      </w:r>
      <w:r>
        <w:rPr>
          <w:rFonts w:ascii="Cambria" w:hAnsi="Cambria" w:cs="Times New Roman"/>
        </w:rPr>
        <w:t>ief being widely</w:t>
      </w:r>
      <w:r w:rsidR="00F82781" w:rsidRPr="00FE519A">
        <w:rPr>
          <w:rFonts w:ascii="Cambria" w:hAnsi="Cambria" w:cs="Times New Roman"/>
        </w:rPr>
        <w:t xml:space="preserve"> shared counts against it being a delusion.</w:t>
      </w:r>
      <w:r w:rsidR="00021B51" w:rsidRPr="00FE519A">
        <w:rPr>
          <w:rFonts w:ascii="Cambria" w:hAnsi="Cambria" w:cs="Times New Roman"/>
        </w:rPr>
        <w:t xml:space="preserve"> </w:t>
      </w:r>
    </w:p>
    <w:p w14:paraId="64FBD0D8" w14:textId="77777777" w:rsidR="00F82781" w:rsidRPr="00FE519A" w:rsidRDefault="00F82781" w:rsidP="00BC65C4">
      <w:pPr>
        <w:spacing w:line="480" w:lineRule="auto"/>
        <w:rPr>
          <w:rFonts w:ascii="Cambria" w:hAnsi="Cambria" w:cs="Times New Roman"/>
        </w:rPr>
      </w:pPr>
    </w:p>
    <w:p w14:paraId="59C73FEC" w14:textId="195F7574" w:rsidR="00FE22AA" w:rsidRDefault="008477C5" w:rsidP="00BC65C4">
      <w:pPr>
        <w:spacing w:line="480" w:lineRule="auto"/>
        <w:rPr>
          <w:rFonts w:cs="Times New Roman"/>
        </w:rPr>
      </w:pPr>
      <w:r>
        <w:rPr>
          <w:rFonts w:ascii="Cambria" w:hAnsi="Cambria"/>
        </w:rPr>
        <w:t>The</w:t>
      </w:r>
      <w:r w:rsidR="005F47FF">
        <w:rPr>
          <w:rFonts w:ascii="Cambria" w:hAnsi="Cambria"/>
        </w:rPr>
        <w:t xml:space="preserve">se two </w:t>
      </w:r>
      <w:r w:rsidR="00930B18">
        <w:rPr>
          <w:rFonts w:ascii="Cambria" w:hAnsi="Cambria"/>
        </w:rPr>
        <w:t>limitations</w:t>
      </w:r>
      <w:r w:rsidR="00111EA9">
        <w:rPr>
          <w:rFonts w:ascii="Cambria" w:hAnsi="Cambria"/>
        </w:rPr>
        <w:t xml:space="preserve"> </w:t>
      </w:r>
      <w:r w:rsidR="007D44F9">
        <w:rPr>
          <w:rFonts w:ascii="Cambria" w:hAnsi="Cambria"/>
        </w:rPr>
        <w:t>can be drawn int</w:t>
      </w:r>
      <w:r w:rsidR="00FE4D0D">
        <w:rPr>
          <w:rFonts w:ascii="Cambria" w:hAnsi="Cambria"/>
        </w:rPr>
        <w:t>o sharp</w:t>
      </w:r>
      <w:r w:rsidR="007D44F9">
        <w:rPr>
          <w:rFonts w:ascii="Cambria" w:hAnsi="Cambria"/>
        </w:rPr>
        <w:t xml:space="preserve"> focus</w:t>
      </w:r>
      <w:r>
        <w:rPr>
          <w:rFonts w:ascii="Cambria" w:hAnsi="Cambria"/>
        </w:rPr>
        <w:t xml:space="preserve"> with an example. Consider</w:t>
      </w:r>
      <w:r w:rsidR="00E05E31">
        <w:rPr>
          <w:rFonts w:cs="Times New Roman"/>
        </w:rPr>
        <w:t xml:space="preserve"> </w:t>
      </w:r>
      <w:proofErr w:type="spellStart"/>
      <w:r w:rsidR="00E05E31">
        <w:rPr>
          <w:rFonts w:cs="Times New Roman"/>
        </w:rPr>
        <w:t>Koro</w:t>
      </w:r>
      <w:proofErr w:type="spellEnd"/>
      <w:r w:rsidR="00E05E31">
        <w:rPr>
          <w:rFonts w:cs="Times New Roman"/>
        </w:rPr>
        <w:t>—</w:t>
      </w:r>
      <w:r w:rsidR="00F82781">
        <w:rPr>
          <w:rFonts w:cs="Times New Roman"/>
        </w:rPr>
        <w:t>a condition in which individual</w:t>
      </w:r>
      <w:r w:rsidR="00486A7B">
        <w:rPr>
          <w:rFonts w:cs="Times New Roman"/>
        </w:rPr>
        <w:t>s</w:t>
      </w:r>
      <w:r w:rsidR="00F82781">
        <w:rPr>
          <w:rFonts w:cs="Times New Roman"/>
        </w:rPr>
        <w:t xml:space="preserve"> believe that </w:t>
      </w:r>
      <w:r w:rsidR="00DD5A6D">
        <w:rPr>
          <w:rFonts w:cs="Times New Roman"/>
        </w:rPr>
        <w:t>their</w:t>
      </w:r>
      <w:r w:rsidR="00F82781">
        <w:rPr>
          <w:rFonts w:cs="Times New Roman"/>
        </w:rPr>
        <w:t xml:space="preserve"> genitalia </w:t>
      </w:r>
      <w:r w:rsidR="003A0558">
        <w:rPr>
          <w:rFonts w:cs="Times New Roman"/>
        </w:rPr>
        <w:t>are</w:t>
      </w:r>
      <w:r w:rsidR="0098734D">
        <w:rPr>
          <w:rFonts w:cs="Times New Roman"/>
        </w:rPr>
        <w:t xml:space="preserve"> retract</w:t>
      </w:r>
      <w:r w:rsidR="003A0558">
        <w:rPr>
          <w:rFonts w:cs="Times New Roman"/>
        </w:rPr>
        <w:t>ing into their bod</w:t>
      </w:r>
      <w:r w:rsidR="00486A7B">
        <w:rPr>
          <w:rFonts w:cs="Times New Roman"/>
        </w:rPr>
        <w:t>ies</w:t>
      </w:r>
      <w:r w:rsidR="003A0558">
        <w:rPr>
          <w:rFonts w:cs="Times New Roman"/>
        </w:rPr>
        <w:t xml:space="preserve"> or are</w:t>
      </w:r>
      <w:r w:rsidR="0098734D">
        <w:rPr>
          <w:rFonts w:cs="Times New Roman"/>
        </w:rPr>
        <w:t xml:space="preserve"> </w:t>
      </w:r>
      <w:r w:rsidR="003A0558">
        <w:rPr>
          <w:rFonts w:cs="Times New Roman"/>
        </w:rPr>
        <w:t xml:space="preserve">being </w:t>
      </w:r>
      <w:r w:rsidR="00713D39">
        <w:rPr>
          <w:rFonts w:cs="Times New Roman"/>
        </w:rPr>
        <w:t>stolen through sorcery</w:t>
      </w:r>
      <w:r w:rsidR="006013D9">
        <w:rPr>
          <w:rFonts w:cs="Times New Roman"/>
        </w:rPr>
        <w:t>.</w:t>
      </w:r>
      <w:r w:rsidR="0098734D">
        <w:rPr>
          <w:rFonts w:cs="Times New Roman"/>
        </w:rPr>
        <w:t xml:space="preserve"> There are documented cases</w:t>
      </w:r>
      <w:r w:rsidR="00F82781">
        <w:rPr>
          <w:rFonts w:cs="Times New Roman"/>
        </w:rPr>
        <w:t xml:space="preserve"> of </w:t>
      </w:r>
      <w:proofErr w:type="spellStart"/>
      <w:r w:rsidR="00F82781">
        <w:rPr>
          <w:rFonts w:cs="Times New Roman"/>
        </w:rPr>
        <w:t>Koro</w:t>
      </w:r>
      <w:proofErr w:type="spellEnd"/>
      <w:r w:rsidR="00F82781">
        <w:rPr>
          <w:rFonts w:cs="Times New Roman"/>
        </w:rPr>
        <w:t xml:space="preserve"> spreadin</w:t>
      </w:r>
      <w:r w:rsidR="00E05E31">
        <w:rPr>
          <w:rFonts w:cs="Times New Roman"/>
        </w:rPr>
        <w:t>g rapidly</w:t>
      </w:r>
      <w:r w:rsidR="00930B18">
        <w:rPr>
          <w:rFonts w:cs="Times New Roman"/>
        </w:rPr>
        <w:t xml:space="preserve"> throughout groups</w:t>
      </w:r>
      <w:r w:rsidR="00E05E31">
        <w:rPr>
          <w:rFonts w:cs="Times New Roman"/>
        </w:rPr>
        <w:t>,</w:t>
      </w:r>
      <w:r w:rsidR="0098734D">
        <w:rPr>
          <w:rFonts w:cs="Times New Roman"/>
        </w:rPr>
        <w:t xml:space="preserve"> triggering “penis panics” and persecution of “penis thieves”</w:t>
      </w:r>
      <w:r w:rsidR="00F82781">
        <w:rPr>
          <w:rFonts w:cs="Times New Roman"/>
        </w:rPr>
        <w:t xml:space="preserve"> </w:t>
      </w:r>
      <w:r w:rsidR="00DE7591">
        <w:rPr>
          <w:rFonts w:cs="Times New Roman"/>
        </w:rPr>
        <w:fldChar w:fldCharType="begin"/>
      </w:r>
      <w:r w:rsidR="00DE7591">
        <w:rPr>
          <w:rFonts w:cs="Times New Roman"/>
        </w:rPr>
        <w:instrText xml:space="preserve"> ADDIN EN.CITE &lt;EndNote&gt;&lt;Cite&gt;&lt;Author&gt;Mattelaer&lt;/Author&gt;&lt;Year&gt;2007&lt;/Year&gt;&lt;RecNum&gt;248978&lt;/RecNum&gt;&lt;DisplayText&gt;(Mattelaer &amp;amp; Jilek, 2007)&lt;/DisplayText&gt;&lt;record&gt;&lt;rec-number&gt;248978&lt;/rec-number&gt;&lt;foreign-keys&gt;&lt;key app="EN" db-id="wf2e9ez5usedrqevawax09t1p0d0x5rexffv" timestamp="1456407288"&gt;248978&lt;/key&gt;&lt;key app="ENWeb" db-id=""&gt;0&lt;/key&gt;&lt;/foreign-keys&gt;&lt;ref-type name="Journal Article"&gt;17&lt;/ref-type&gt;&lt;contributors&gt;&lt;authors&gt;&lt;author&gt;Mattelaer, J. J.&lt;/author&gt;&lt;author&gt;Jilek, W.&lt;/author&gt;&lt;/authors&gt;&lt;/contributors&gt;&lt;auth-address&gt;History Office of the European Association of Urology, Kortrijk, Belgium. johan.mattelaer@skynet.be&lt;/auth-address&gt;&lt;titles&gt;&lt;title&gt;Koro--the psychological disappearance of the penis&lt;/title&gt;&lt;secondary-title&gt;The Journal of Sexual Medicine&lt;/secondary-title&gt;&lt;/titles&gt;&lt;periodical&gt;&lt;full-title&gt;The Journal of Sexual Medicine&lt;/full-title&gt;&lt;/periodical&gt;&lt;pages&gt;1509-1515&lt;/pages&gt;&lt;volume&gt;4&lt;/volume&gt;&lt;number&gt;5&lt;/number&gt;&lt;keywords&gt;&lt;keyword&gt;Africa/epidemiology&lt;/keyword&gt;&lt;keyword&gt;Asia/epidemiology&lt;/keyword&gt;&lt;keyword&gt;Attitude to Health/ethnology&lt;/keyword&gt;&lt;keyword&gt;Body Image&lt;/keyword&gt;&lt;keyword&gt;Cultural Characteristics&lt;/keyword&gt;&lt;keyword&gt;*Fear&lt;/keyword&gt;&lt;keyword&gt;Genital Diseases, Male/*ethnology&lt;/keyword&gt;&lt;keyword&gt;Humans&lt;/keyword&gt;&lt;keyword&gt;Koro/*ethnology&lt;/keyword&gt;&lt;keyword&gt;Male&lt;/keyword&gt;&lt;keyword&gt;Men&amp;apos;s Health/*ethnology&lt;/keyword&gt;&lt;/keywords&gt;&lt;dates&gt;&lt;year&gt;2007&lt;/year&gt;&lt;pub-dates&gt;&lt;date&gt;Sep&lt;/date&gt;&lt;/pub-dates&gt;&lt;/dates&gt;&lt;isbn&gt;1743-6095 (Print)&amp;#xD;1743-6095 (Linking)&lt;/isbn&gt;&lt;accession-num&gt;17727356&lt;/accession-num&gt;&lt;urls&gt;&lt;related-urls&gt;&lt;url&gt;http://www.ncbi.nlm.nih.gov/pubmed/17727356&lt;/url&gt;&lt;/related-urls&gt;&lt;/urls&gt;&lt;electronic-resource-num&gt;10.1111/j.1743-6109.2007.00586.x&lt;/electronic-resource-num&gt;&lt;/record&gt;&lt;/Cite&gt;&lt;/EndNote&gt;</w:instrText>
      </w:r>
      <w:r w:rsidR="00DE7591">
        <w:rPr>
          <w:rFonts w:cs="Times New Roman"/>
        </w:rPr>
        <w:fldChar w:fldCharType="separate"/>
      </w:r>
      <w:r w:rsidR="00DE7591">
        <w:rPr>
          <w:rFonts w:cs="Times New Roman"/>
          <w:noProof/>
        </w:rPr>
        <w:t>(Mattelaer &amp; Jilek, 2007)</w:t>
      </w:r>
      <w:r w:rsidR="00DE7591">
        <w:rPr>
          <w:rFonts w:cs="Times New Roman"/>
        </w:rPr>
        <w:fldChar w:fldCharType="end"/>
      </w:r>
      <w:r w:rsidR="00C0320F">
        <w:rPr>
          <w:rFonts w:cs="Times New Roman"/>
        </w:rPr>
        <w:t>.</w:t>
      </w:r>
      <w:r w:rsidR="006013D9">
        <w:rPr>
          <w:rFonts w:cs="Times New Roman"/>
        </w:rPr>
        <w:t xml:space="preserve"> It follows</w:t>
      </w:r>
      <w:r w:rsidR="003A0558">
        <w:rPr>
          <w:rFonts w:cs="Times New Roman"/>
        </w:rPr>
        <w:t xml:space="preserve"> from the DSM</w:t>
      </w:r>
      <w:r>
        <w:rPr>
          <w:rFonts w:cs="Times New Roman"/>
        </w:rPr>
        <w:t>’s</w:t>
      </w:r>
      <w:r w:rsidR="003A0558">
        <w:rPr>
          <w:rFonts w:cs="Times New Roman"/>
        </w:rPr>
        <w:t xml:space="preserve"> cultural</w:t>
      </w:r>
      <w:r w:rsidR="008B0C74">
        <w:rPr>
          <w:rFonts w:cs="Times New Roman"/>
        </w:rPr>
        <w:t xml:space="preserve"> exemption </w:t>
      </w:r>
      <w:r w:rsidR="00260FFA">
        <w:rPr>
          <w:rFonts w:cs="Times New Roman"/>
        </w:rPr>
        <w:t xml:space="preserve">clause </w:t>
      </w:r>
      <w:r>
        <w:rPr>
          <w:rFonts w:cs="Times New Roman"/>
        </w:rPr>
        <w:t xml:space="preserve">that </w:t>
      </w:r>
      <w:r w:rsidR="00512D89">
        <w:rPr>
          <w:rFonts w:cs="Times New Roman"/>
        </w:rPr>
        <w:t>once</w:t>
      </w:r>
      <w:r w:rsidR="006013D9">
        <w:rPr>
          <w:rFonts w:cs="Times New Roman"/>
        </w:rPr>
        <w:t xml:space="preserve"> </w:t>
      </w:r>
      <w:proofErr w:type="spellStart"/>
      <w:r w:rsidR="006013D9">
        <w:rPr>
          <w:rFonts w:cs="Times New Roman"/>
        </w:rPr>
        <w:t>Ko</w:t>
      </w:r>
      <w:r w:rsidR="002B3CB2">
        <w:rPr>
          <w:rFonts w:cs="Times New Roman"/>
        </w:rPr>
        <w:t>ro</w:t>
      </w:r>
      <w:proofErr w:type="spellEnd"/>
      <w:r w:rsidR="002B3CB2">
        <w:rPr>
          <w:rFonts w:cs="Times New Roman"/>
        </w:rPr>
        <w:t xml:space="preserve"> </w:t>
      </w:r>
      <w:r w:rsidR="00512D89">
        <w:rPr>
          <w:rFonts w:cs="Times New Roman"/>
        </w:rPr>
        <w:t>has</w:t>
      </w:r>
      <w:r w:rsidR="007C6D49">
        <w:rPr>
          <w:rFonts w:cs="Times New Roman"/>
        </w:rPr>
        <w:t xml:space="preserve"> become widespread it is</w:t>
      </w:r>
      <w:r w:rsidR="00512D89">
        <w:rPr>
          <w:rFonts w:cs="Times New Roman"/>
        </w:rPr>
        <w:t xml:space="preserve"> no longer</w:t>
      </w:r>
      <w:r w:rsidR="00593762">
        <w:rPr>
          <w:rFonts w:cs="Times New Roman"/>
        </w:rPr>
        <w:t xml:space="preserve"> </w:t>
      </w:r>
      <w:r w:rsidR="00E05E31">
        <w:rPr>
          <w:rFonts w:cs="Times New Roman"/>
        </w:rPr>
        <w:t xml:space="preserve">a </w:t>
      </w:r>
      <w:r w:rsidR="00593762">
        <w:rPr>
          <w:rFonts w:cs="Times New Roman"/>
        </w:rPr>
        <w:t>delus</w:t>
      </w:r>
      <w:r w:rsidR="008B0C74">
        <w:rPr>
          <w:rFonts w:cs="Times New Roman"/>
        </w:rPr>
        <w:t>ion</w:t>
      </w:r>
      <w:r w:rsidR="006013D9">
        <w:rPr>
          <w:rFonts w:cs="Times New Roman"/>
        </w:rPr>
        <w:t xml:space="preserve">, an assertion that seems difficult to justify </w:t>
      </w:r>
      <w:r w:rsidR="00DE7591">
        <w:rPr>
          <w:rFonts w:cs="Times New Roman"/>
        </w:rPr>
        <w:fldChar w:fldCharType="begin"/>
      </w:r>
      <w:r w:rsidR="00DE7591">
        <w:rPr>
          <w:rFonts w:cs="Times New Roman"/>
        </w:rPr>
        <w:instrText xml:space="preserve"> ADDIN EN.CITE &lt;EndNote&gt;&lt;Cite&gt;&lt;Author&gt;Coltheart&lt;/Author&gt;&lt;Year&gt;2015&lt;/Year&gt;&lt;RecNum&gt;247834&lt;/RecNum&gt;&lt;DisplayText&gt;(Coltheart, 2015)&lt;/DisplayText&gt;&lt;record&gt;&lt;rec-number&gt;247834&lt;/rec-number&gt;&lt;foreign-keys&gt;&lt;key app="EN" db-id="wf2e9ez5usedrqevawax09t1p0d0x5rexffv" timestamp="1422769658"&gt;247834&lt;/key&gt;&lt;/foreign-keys&gt;&lt;ref-type name="Book Section"&gt;5&lt;/ref-type&gt;&lt;contributors&gt;&lt;authors&gt;&lt;author&gt;Coltheart, M.&lt;/author&gt;&lt;/authors&gt;&lt;secondary-authors&gt;&lt;author&gt;Scott, R.&lt;/author&gt;&lt;author&gt;Kosslyn, S.&lt;/author&gt;&lt;/secondary-authors&gt;&lt;/contributors&gt;&lt;titles&gt;&lt;title&gt;Delusions&lt;/title&gt;&lt;secondary-title&gt;Emerging Trends in the Social and Behavioral Sciences&lt;/secondary-title&gt;&lt;/titles&gt;&lt;pages&gt;1-12&lt;/pages&gt;&lt;dates&gt;&lt;year&gt;2015&lt;/year&gt;&lt;/dates&gt;&lt;pub-location&gt;Hoboken, NJ&lt;/pub-location&gt;&lt;publisher&gt;John Wiley &amp;amp; Sons&lt;/publisher&gt;&lt;urls&gt;&lt;/urls&gt;&lt;/record&gt;&lt;/Cite&gt;&lt;/EndNote&gt;</w:instrText>
      </w:r>
      <w:r w:rsidR="00DE7591">
        <w:rPr>
          <w:rFonts w:cs="Times New Roman"/>
        </w:rPr>
        <w:fldChar w:fldCharType="separate"/>
      </w:r>
      <w:r w:rsidR="00DE7591">
        <w:rPr>
          <w:rFonts w:cs="Times New Roman"/>
          <w:noProof/>
        </w:rPr>
        <w:t>(Coltheart, 2015)</w:t>
      </w:r>
      <w:r w:rsidR="00DE7591">
        <w:rPr>
          <w:rFonts w:cs="Times New Roman"/>
        </w:rPr>
        <w:fldChar w:fldCharType="end"/>
      </w:r>
      <w:r w:rsidR="00F82781">
        <w:rPr>
          <w:rFonts w:cs="Times New Roman"/>
        </w:rPr>
        <w:t>.</w:t>
      </w:r>
      <w:r w:rsidR="00C46CF5">
        <w:rPr>
          <w:rFonts w:cs="Times New Roman"/>
        </w:rPr>
        <w:t xml:space="preserve"> Nevertheless,</w:t>
      </w:r>
      <w:r w:rsidR="00A04291">
        <w:rPr>
          <w:rFonts w:cs="Times New Roman"/>
        </w:rPr>
        <w:t xml:space="preserve"> </w:t>
      </w:r>
      <w:r w:rsidR="00FE4D0D">
        <w:rPr>
          <w:rFonts w:cs="Times New Roman"/>
        </w:rPr>
        <w:t>this</w:t>
      </w:r>
      <w:r>
        <w:rPr>
          <w:rFonts w:cs="Times New Roman"/>
        </w:rPr>
        <w:t xml:space="preserve"> </w:t>
      </w:r>
      <w:r w:rsidR="00CF7101">
        <w:rPr>
          <w:rFonts w:cs="Times New Roman"/>
        </w:rPr>
        <w:t>cultural exemption</w:t>
      </w:r>
      <w:r w:rsidR="008B0C74">
        <w:rPr>
          <w:rFonts w:cs="Times New Roman"/>
        </w:rPr>
        <w:t xml:space="preserve"> </w:t>
      </w:r>
      <w:r w:rsidR="00FE4D0D">
        <w:rPr>
          <w:rFonts w:cs="Times New Roman"/>
        </w:rPr>
        <w:t>cannot be simply abandoned</w:t>
      </w:r>
      <w:r w:rsidR="008B0C74">
        <w:rPr>
          <w:rFonts w:cs="Times New Roman"/>
        </w:rPr>
        <w:t>. To do so</w:t>
      </w:r>
      <w:r w:rsidR="00713D39">
        <w:rPr>
          <w:rFonts w:cs="Times New Roman"/>
        </w:rPr>
        <w:t xml:space="preserve"> w</w:t>
      </w:r>
      <w:r w:rsidR="00E05E31">
        <w:rPr>
          <w:rFonts w:cs="Times New Roman"/>
        </w:rPr>
        <w:t>ould</w:t>
      </w:r>
      <w:r w:rsidR="002B3CB2">
        <w:rPr>
          <w:rFonts w:cs="Times New Roman"/>
        </w:rPr>
        <w:t xml:space="preserve"> result in</w:t>
      </w:r>
      <w:r w:rsidR="00512D89">
        <w:rPr>
          <w:rFonts w:cs="Times New Roman"/>
        </w:rPr>
        <w:t xml:space="preserve"> many widely shared</w:t>
      </w:r>
      <w:r w:rsidR="008B0C74">
        <w:rPr>
          <w:rFonts w:cs="Times New Roman"/>
        </w:rPr>
        <w:t xml:space="preserve"> </w:t>
      </w:r>
      <w:r w:rsidR="00512D89">
        <w:rPr>
          <w:rFonts w:cs="Times New Roman"/>
        </w:rPr>
        <w:t xml:space="preserve">cultural beliefs, particularly </w:t>
      </w:r>
      <w:r w:rsidR="008B0C74">
        <w:rPr>
          <w:rFonts w:cs="Times New Roman"/>
        </w:rPr>
        <w:t>religious beliefs</w:t>
      </w:r>
      <w:r w:rsidR="00512D89">
        <w:rPr>
          <w:rFonts w:cs="Times New Roman"/>
        </w:rPr>
        <w:t>,</w:t>
      </w:r>
      <w:r w:rsidR="008B0C74">
        <w:rPr>
          <w:rFonts w:cs="Times New Roman"/>
        </w:rPr>
        <w:t xml:space="preserve"> being </w:t>
      </w:r>
      <w:proofErr w:type="spellStart"/>
      <w:r w:rsidR="008B0C74">
        <w:rPr>
          <w:rFonts w:cs="Times New Roman"/>
        </w:rPr>
        <w:t>pathologised</w:t>
      </w:r>
      <w:proofErr w:type="spellEnd"/>
      <w:r w:rsidR="002B3CB2">
        <w:rPr>
          <w:rFonts w:cs="Times New Roman"/>
        </w:rPr>
        <w:t xml:space="preserve"> as delusional</w:t>
      </w:r>
      <w:r w:rsidR="005000D1">
        <w:rPr>
          <w:rFonts w:cs="Times New Roman"/>
        </w:rPr>
        <w:t>.</w:t>
      </w:r>
      <w:r w:rsidR="00E05E31">
        <w:rPr>
          <w:rFonts w:cs="Times New Roman"/>
        </w:rPr>
        <w:t xml:space="preserve"> </w:t>
      </w:r>
      <w:r w:rsidR="00241A7C">
        <w:rPr>
          <w:rFonts w:cs="Times New Roman"/>
        </w:rPr>
        <w:t xml:space="preserve">A nuanced theory that can </w:t>
      </w:r>
      <w:r w:rsidR="00741836">
        <w:rPr>
          <w:rFonts w:cs="Times New Roman"/>
        </w:rPr>
        <w:t xml:space="preserve">accommodate different categories of </w:t>
      </w:r>
      <w:r w:rsidR="00241A7C">
        <w:rPr>
          <w:rFonts w:cs="Times New Roman"/>
        </w:rPr>
        <w:t>belief is needed.</w:t>
      </w:r>
    </w:p>
    <w:p w14:paraId="4967C221" w14:textId="77777777" w:rsidR="005000D1" w:rsidRDefault="005000D1" w:rsidP="00BC65C4">
      <w:pPr>
        <w:spacing w:line="480" w:lineRule="auto"/>
        <w:rPr>
          <w:rFonts w:cs="Times New Roman"/>
        </w:rPr>
      </w:pPr>
    </w:p>
    <w:p w14:paraId="5F9C0057" w14:textId="1EA2B0C9" w:rsidR="00D42094" w:rsidRDefault="00512D89" w:rsidP="00BC65C4">
      <w:pPr>
        <w:spacing w:line="480" w:lineRule="auto"/>
        <w:rPr>
          <w:rFonts w:cs="Times New Roman"/>
        </w:rPr>
      </w:pPr>
      <w:r>
        <w:rPr>
          <w:rFonts w:cs="Times New Roman"/>
        </w:rPr>
        <w:t>A</w:t>
      </w:r>
      <w:r w:rsidR="00922435">
        <w:rPr>
          <w:rFonts w:cs="Times New Roman"/>
        </w:rPr>
        <w:t>n important</w:t>
      </w:r>
      <w:r w:rsidR="005000D1">
        <w:rPr>
          <w:rFonts w:cs="Times New Roman"/>
        </w:rPr>
        <w:t xml:space="preserve"> </w:t>
      </w:r>
      <w:r w:rsidR="00922435">
        <w:rPr>
          <w:rFonts w:cs="Times New Roman"/>
        </w:rPr>
        <w:t>point</w:t>
      </w:r>
      <w:r w:rsidR="00407A36">
        <w:rPr>
          <w:rFonts w:cs="Times New Roman"/>
        </w:rPr>
        <w:t xml:space="preserve"> of contact between </w:t>
      </w:r>
      <w:r>
        <w:rPr>
          <w:rFonts w:cs="Times New Roman"/>
        </w:rPr>
        <w:t>religious beliefs and delusions is that</w:t>
      </w:r>
      <w:r w:rsidR="005000D1">
        <w:rPr>
          <w:rFonts w:cs="Times New Roman"/>
        </w:rPr>
        <w:t xml:space="preserve"> </w:t>
      </w:r>
      <w:r w:rsidR="00930B18">
        <w:rPr>
          <w:rFonts w:cs="Times New Roman"/>
        </w:rPr>
        <w:t xml:space="preserve">they </w:t>
      </w:r>
      <w:r w:rsidR="006E54F8">
        <w:rPr>
          <w:rFonts w:cs="Times New Roman"/>
        </w:rPr>
        <w:t>tend to be</w:t>
      </w:r>
      <w:r>
        <w:rPr>
          <w:rFonts w:cs="Times New Roman"/>
        </w:rPr>
        <w:t xml:space="preserve"> </w:t>
      </w:r>
      <w:r w:rsidR="00EF356C">
        <w:rPr>
          <w:rFonts w:cs="Times New Roman"/>
        </w:rPr>
        <w:t xml:space="preserve">very </w:t>
      </w:r>
      <w:r>
        <w:rPr>
          <w:rFonts w:cs="Times New Roman"/>
        </w:rPr>
        <w:t>puzzling to outsiders</w:t>
      </w:r>
      <w:r w:rsidR="0042247C">
        <w:rPr>
          <w:rFonts w:cs="Times New Roman"/>
        </w:rPr>
        <w:t>—</w:t>
      </w:r>
      <w:r w:rsidR="00C50BBC">
        <w:rPr>
          <w:rFonts w:cs="Times New Roman"/>
        </w:rPr>
        <w:t xml:space="preserve">rational justification </w:t>
      </w:r>
      <w:r w:rsidR="00930B18">
        <w:rPr>
          <w:rFonts w:cs="Times New Roman"/>
        </w:rPr>
        <w:t>can</w:t>
      </w:r>
      <w:r w:rsidR="008035C4">
        <w:rPr>
          <w:rFonts w:cs="Times New Roman"/>
        </w:rPr>
        <w:t xml:space="preserve"> appear</w:t>
      </w:r>
      <w:r>
        <w:rPr>
          <w:rFonts w:cs="Times New Roman"/>
        </w:rPr>
        <w:t xml:space="preserve"> </w:t>
      </w:r>
      <w:r w:rsidR="00305220">
        <w:rPr>
          <w:rFonts w:cs="Times New Roman"/>
        </w:rPr>
        <w:t xml:space="preserve">very </w:t>
      </w:r>
      <w:r w:rsidR="005000D1">
        <w:rPr>
          <w:rFonts w:cs="Times New Roman"/>
        </w:rPr>
        <w:t>weak o</w:t>
      </w:r>
      <w:r w:rsidR="00407A36">
        <w:rPr>
          <w:rFonts w:cs="Times New Roman"/>
        </w:rPr>
        <w:t xml:space="preserve">r </w:t>
      </w:r>
      <w:r w:rsidR="00305220">
        <w:rPr>
          <w:rFonts w:cs="Times New Roman"/>
        </w:rPr>
        <w:t xml:space="preserve">entirely </w:t>
      </w:r>
      <w:r w:rsidR="001F464D">
        <w:rPr>
          <w:rFonts w:cs="Times New Roman"/>
        </w:rPr>
        <w:t>absent</w:t>
      </w:r>
      <w:r w:rsidR="00D42094">
        <w:rPr>
          <w:rFonts w:cs="Times New Roman"/>
        </w:rPr>
        <w:t xml:space="preserve">. </w:t>
      </w:r>
      <w:r w:rsidR="009C74EC">
        <w:rPr>
          <w:rFonts w:cs="Times New Roman"/>
        </w:rPr>
        <w:t xml:space="preserve">Converging lines of </w:t>
      </w:r>
      <w:r w:rsidR="00930B18">
        <w:rPr>
          <w:rFonts w:cs="Times New Roman"/>
        </w:rPr>
        <w:t>evidence</w:t>
      </w:r>
      <w:r w:rsidR="00C50BBC">
        <w:rPr>
          <w:rFonts w:cs="Times New Roman"/>
        </w:rPr>
        <w:t xml:space="preserve"> </w:t>
      </w:r>
      <w:r w:rsidR="00930B18">
        <w:rPr>
          <w:rFonts w:cs="Times New Roman"/>
        </w:rPr>
        <w:t>suggest that this parallel</w:t>
      </w:r>
      <w:r w:rsidR="001C22F6">
        <w:rPr>
          <w:rFonts w:cs="Times New Roman"/>
        </w:rPr>
        <w:t xml:space="preserve"> can</w:t>
      </w:r>
      <w:r w:rsidR="00930B18">
        <w:rPr>
          <w:rFonts w:cs="Times New Roman"/>
        </w:rPr>
        <w:t xml:space="preserve">, in part, be understood </w:t>
      </w:r>
      <w:r w:rsidR="005F47FF">
        <w:rPr>
          <w:rFonts w:cs="Times New Roman"/>
        </w:rPr>
        <w:t>in term</w:t>
      </w:r>
      <w:r w:rsidR="00021117">
        <w:rPr>
          <w:rFonts w:cs="Times New Roman"/>
        </w:rPr>
        <w:t>s of</w:t>
      </w:r>
      <w:r w:rsidR="00FB7645">
        <w:rPr>
          <w:rFonts w:cs="Times New Roman"/>
        </w:rPr>
        <w:t xml:space="preserve"> </w:t>
      </w:r>
      <w:r>
        <w:rPr>
          <w:rFonts w:cs="Times New Roman"/>
        </w:rPr>
        <w:t>dua</w:t>
      </w:r>
      <w:r w:rsidR="008035C4">
        <w:rPr>
          <w:rFonts w:cs="Times New Roman"/>
        </w:rPr>
        <w:t>l process theories of reasoning</w:t>
      </w:r>
      <w:r w:rsidR="006E54F8">
        <w:rPr>
          <w:rFonts w:cs="Times New Roman"/>
        </w:rPr>
        <w:t xml:space="preserve"> </w:t>
      </w:r>
      <w:r w:rsidR="00DE7591">
        <w:rPr>
          <w:rFonts w:cs="Times New Roman"/>
        </w:rPr>
        <w:fldChar w:fldCharType="begin"/>
      </w:r>
      <w:r w:rsidR="00DE7591">
        <w:rPr>
          <w:rFonts w:cs="Times New Roman"/>
        </w:rPr>
        <w:instrText xml:space="preserve"> ADDIN EN.CITE &lt;EndNote&gt;&lt;Cite&gt;&lt;Author&gt;Evans&lt;/Author&gt;&lt;Year&gt;2013&lt;/Year&gt;&lt;RecNum&gt;5100&lt;/RecNum&gt;&lt;DisplayText&gt;(Evans &amp;amp; Stanovich, 2013)&lt;/DisplayText&gt;&lt;record&gt;&lt;rec-number&gt;5100&lt;/rec-number&gt;&lt;foreign-keys&gt;&lt;key app="EN" db-id="wf2e9ez5usedrqevawax09t1p0d0x5rexffv" timestamp="1394059102"&gt;5100&lt;/key&gt;&lt;/foreign-keys&gt;&lt;ref-type name="Journal Article"&gt;17&lt;/ref-type&gt;&lt;contributors&gt;&lt;authors&gt;&lt;author&gt;Evans, J. St. B. T.&lt;/author&gt;&lt;author&gt;Stanovich, K. E.&lt;/author&gt;&lt;/authors&gt;&lt;/contributors&gt;&lt;titles&gt;&lt;title&gt;Dual-process theories of higher cognition: Advancing the debate&lt;/title&gt;&lt;secondary-title&gt;Perspectives on Psychological Science&lt;/secondary-title&gt;&lt;short-title&gt;Dual-Process Theories of Higher Cognition&lt;/short-title&gt;&lt;/titles&gt;&lt;periodical&gt;&lt;full-title&gt;Perspectives on Psychological Science&lt;/full-title&gt;&lt;/periodical&gt;&lt;pages&gt;223-241&lt;/pages&gt;&lt;volume&gt;8&lt;/volume&gt;&lt;number&gt;3&lt;/number&gt;&lt;dates&gt;&lt;year&gt;2013&lt;/year&gt;&lt;pub-dates&gt;&lt;date&gt;2013/05/07/&lt;/date&gt;&lt;/pub-dates&gt;&lt;/dates&gt;&lt;isbn&gt;1745-6916, 1745-6924&lt;/isbn&gt;&lt;urls&gt;&lt;related-urls&gt;&lt;url&gt;http://pps.sagepub.com/lookup/doi/10.1177/1745691612460685&lt;/url&gt;&lt;url&gt;http://pps.sagepub.com/content/8/3/223.full.pdf&lt;/url&gt;&lt;/related-urls&gt;&lt;/urls&gt;&lt;electronic-resource-num&gt;10.1177/1745691612460685&lt;/electronic-resource-num&gt;&lt;remote-database-provider&gt;CrossRef&lt;/remote-database-provider&gt;&lt;access-date&gt;2013/05/28/05:10:51&lt;/access-date&gt;&lt;/record&gt;&lt;/Cite&gt;&lt;/EndNote&gt;</w:instrText>
      </w:r>
      <w:r w:rsidR="00DE7591">
        <w:rPr>
          <w:rFonts w:cs="Times New Roman"/>
        </w:rPr>
        <w:fldChar w:fldCharType="separate"/>
      </w:r>
      <w:r w:rsidR="00DE7591">
        <w:rPr>
          <w:rFonts w:cs="Times New Roman"/>
          <w:noProof/>
        </w:rPr>
        <w:t>(Evans &amp; Stanovich, 2013)</w:t>
      </w:r>
      <w:r w:rsidR="00DE7591">
        <w:rPr>
          <w:rFonts w:cs="Times New Roman"/>
        </w:rPr>
        <w:fldChar w:fldCharType="end"/>
      </w:r>
      <w:r w:rsidR="00EF1F8D">
        <w:rPr>
          <w:rFonts w:cs="Times New Roman"/>
        </w:rPr>
        <w:t xml:space="preserve">, </w:t>
      </w:r>
      <w:r w:rsidR="00012990">
        <w:rPr>
          <w:rFonts w:cs="Times New Roman"/>
        </w:rPr>
        <w:t xml:space="preserve">with both categories of beliefs being associated with a tendency to accept ideas that </w:t>
      </w:r>
      <w:r w:rsidR="005F1E3E">
        <w:rPr>
          <w:rFonts w:cs="Times New Roman"/>
        </w:rPr>
        <w:t>come to mind</w:t>
      </w:r>
      <w:r w:rsidR="00012990">
        <w:rPr>
          <w:rFonts w:cs="Times New Roman"/>
        </w:rPr>
        <w:t xml:space="preserve">, whether or not </w:t>
      </w:r>
      <w:r w:rsidR="00AB04AD">
        <w:rPr>
          <w:rFonts w:cs="Times New Roman"/>
        </w:rPr>
        <w:t>they</w:t>
      </w:r>
      <w:r w:rsidR="00012990">
        <w:rPr>
          <w:rFonts w:cs="Times New Roman"/>
        </w:rPr>
        <w:t xml:space="preserve"> can be rationally justified. For example, </w:t>
      </w:r>
      <w:r w:rsidR="00380901">
        <w:rPr>
          <w:rFonts w:cs="Times New Roman"/>
        </w:rPr>
        <w:t>r</w:t>
      </w:r>
      <w:r w:rsidR="005000D1">
        <w:rPr>
          <w:rFonts w:cs="Times New Roman"/>
        </w:rPr>
        <w:t>eligious believers</w:t>
      </w:r>
      <w:r w:rsidR="00122087">
        <w:rPr>
          <w:rFonts w:cs="Times New Roman"/>
        </w:rPr>
        <w:t xml:space="preserve"> are more incl</w:t>
      </w:r>
      <w:r w:rsidR="007C6D49">
        <w:rPr>
          <w:rFonts w:cs="Times New Roman"/>
        </w:rPr>
        <w:t>ined</w:t>
      </w:r>
      <w:r w:rsidR="004915F8">
        <w:rPr>
          <w:rFonts w:cs="Times New Roman"/>
        </w:rPr>
        <w:t xml:space="preserve"> </w:t>
      </w:r>
      <w:r w:rsidR="007C6D49">
        <w:rPr>
          <w:rFonts w:cs="Times New Roman"/>
        </w:rPr>
        <w:t>than agn</w:t>
      </w:r>
      <w:r w:rsidR="00C85519">
        <w:rPr>
          <w:rFonts w:cs="Times New Roman"/>
        </w:rPr>
        <w:t>o</w:t>
      </w:r>
      <w:r w:rsidR="007C6D49">
        <w:rPr>
          <w:rFonts w:cs="Times New Roman"/>
        </w:rPr>
        <w:t xml:space="preserve">stics and atheists </w:t>
      </w:r>
      <w:r w:rsidR="004915F8">
        <w:rPr>
          <w:rFonts w:cs="Times New Roman"/>
        </w:rPr>
        <w:t xml:space="preserve">to </w:t>
      </w:r>
      <w:r w:rsidR="00122087">
        <w:rPr>
          <w:rFonts w:cs="Times New Roman"/>
        </w:rPr>
        <w:t>provide</w:t>
      </w:r>
      <w:r w:rsidR="00930B18">
        <w:rPr>
          <w:rFonts w:cs="Times New Roman"/>
        </w:rPr>
        <w:t xml:space="preserve"> intuitively appealing</w:t>
      </w:r>
      <w:r w:rsidR="00EE0B40">
        <w:rPr>
          <w:rFonts w:cs="Times New Roman"/>
        </w:rPr>
        <w:t xml:space="preserve"> </w:t>
      </w:r>
      <w:r w:rsidR="00122087">
        <w:rPr>
          <w:rFonts w:cs="Times New Roman"/>
        </w:rPr>
        <w:t xml:space="preserve">yet false responses on reasoning tasks </w:t>
      </w:r>
      <w:r w:rsidR="00DE7591">
        <w:rPr>
          <w:rFonts w:cs="Times New Roman"/>
        </w:rPr>
        <w:fldChar w:fldCharType="begin"/>
      </w:r>
      <w:r w:rsidR="00DE7591">
        <w:rPr>
          <w:rFonts w:cs="Times New Roman"/>
        </w:rPr>
        <w:instrText xml:space="preserve"> ADDIN EN.CITE &lt;EndNote&gt;&lt;Cite&gt;&lt;Author&gt;Pennycook&lt;/Author&gt;&lt;Year&gt;2016&lt;/Year&gt;&lt;RecNum&gt;249124&lt;/RecNum&gt;&lt;DisplayText&gt;(Pennycook, Ross, Koehler, &amp;amp; Fugelsang, 2016)&lt;/DisplayText&gt;&lt;record&gt;&lt;rec-number&gt;249124&lt;/rec-number&gt;&lt;foreign-keys&gt;&lt;key app="EN" db-id="wf2e9ez5usedrqevawax09t1p0d0x5rexffv" timestamp="1460372699"&gt;249124&lt;/key&gt;&lt;key app="ENWeb" db-id=""&gt;0&lt;/key&gt;&lt;/foreign-keys&gt;&lt;ref-type name="Journal Article"&gt;17&lt;/ref-type&gt;&lt;contributors&gt;&lt;authors&gt;&lt;author&gt;Pennycook, G.&lt;/author&gt;&lt;author&gt;Ross, R. M.&lt;/author&gt;&lt;author&gt;Koehler, D. J.&lt;/author&gt;&lt;author&gt;Fugelsang, J. A.&lt;/author&gt;&lt;/authors&gt;&lt;/contributors&gt;&lt;auth-address&gt;Department of Psychology, University of Waterloo, Waterloo, Canada.&amp;#xD;Department of Psychology, Royal Holloway, University of London, London, United Kingdom.&amp;#xD;ARC Centre of Excellence in Cognition and its Disorders, Macquarie University, Sydney, Australia.&lt;/auth-address&gt;&lt;titles&gt;&lt;title&gt;Atheists and agnostics are more reflective than religious believers: Four empirical studies and a meta-analysis&lt;/title&gt;&lt;secondary-title&gt;PLoS One&lt;/secondary-title&gt;&lt;/titles&gt;&lt;periodical&gt;&lt;full-title&gt;PLOS ONE&lt;/full-title&gt;&lt;/periodical&gt;&lt;pages&gt;e0153039&lt;/pages&gt;&lt;volume&gt;11&lt;/volume&gt;&lt;number&gt;4&lt;/number&gt;&lt;dates&gt;&lt;year&gt;2016&lt;/year&gt;&lt;/dates&gt;&lt;isbn&gt;1932-6203 (Electronic)&amp;#xD;1932-6203 (Linking)&lt;/isbn&gt;&lt;accession-num&gt;27054566&lt;/accession-num&gt;&lt;urls&gt;&lt;related-urls&gt;&lt;url&gt;http://www.ncbi.nlm.nih.gov/pubmed/27054566&lt;/url&gt;&lt;/related-urls&gt;&lt;/urls&gt;&lt;electronic-resource-num&gt;10.1371/journal.pone.0153039&lt;/electronic-resource-num&gt;&lt;/record&gt;&lt;/Cite&gt;&lt;/EndNote&gt;</w:instrText>
      </w:r>
      <w:r w:rsidR="00DE7591">
        <w:rPr>
          <w:rFonts w:cs="Times New Roman"/>
        </w:rPr>
        <w:fldChar w:fldCharType="separate"/>
      </w:r>
      <w:r w:rsidR="00DE7591">
        <w:rPr>
          <w:rFonts w:cs="Times New Roman"/>
          <w:noProof/>
        </w:rPr>
        <w:t>(Pennycook, Ross, Koehler, &amp; Fugelsang, 2016)</w:t>
      </w:r>
      <w:r w:rsidR="00DE7591">
        <w:rPr>
          <w:rFonts w:cs="Times New Roman"/>
        </w:rPr>
        <w:fldChar w:fldCharType="end"/>
      </w:r>
      <w:r w:rsidR="00930B18">
        <w:rPr>
          <w:rFonts w:cs="Times New Roman"/>
        </w:rPr>
        <w:t>.</w:t>
      </w:r>
      <w:r w:rsidR="00305220">
        <w:rPr>
          <w:rFonts w:cs="Times New Roman"/>
        </w:rPr>
        <w:t xml:space="preserve"> </w:t>
      </w:r>
      <w:r w:rsidR="004D3AFB">
        <w:rPr>
          <w:rFonts w:cs="Times New Roman"/>
        </w:rPr>
        <w:t xml:space="preserve">Likewise, </w:t>
      </w:r>
      <w:r w:rsidR="00305220">
        <w:rPr>
          <w:rFonts w:cs="Times New Roman"/>
        </w:rPr>
        <w:t xml:space="preserve">there is evidence that </w:t>
      </w:r>
      <w:r w:rsidR="00380901">
        <w:rPr>
          <w:rFonts w:cs="Times New Roman"/>
        </w:rPr>
        <w:t>people with delusions</w:t>
      </w:r>
      <w:r w:rsidR="00305220">
        <w:rPr>
          <w:rFonts w:cs="Times New Roman"/>
        </w:rPr>
        <w:t xml:space="preserve"> </w:t>
      </w:r>
      <w:r w:rsidR="00380901">
        <w:rPr>
          <w:rFonts w:cs="Times New Roman"/>
        </w:rPr>
        <w:t>over-utilize intuitive processing</w:t>
      </w:r>
      <w:r w:rsidR="00012990">
        <w:rPr>
          <w:rFonts w:cs="Times New Roman"/>
        </w:rPr>
        <w:t xml:space="preserve"> </w:t>
      </w:r>
      <w:r w:rsidR="00362E0D">
        <w:rPr>
          <w:rFonts w:cs="Times New Roman"/>
        </w:rPr>
        <w:fldChar w:fldCharType="begin"/>
      </w:r>
      <w:r w:rsidR="00593058">
        <w:rPr>
          <w:rFonts w:cs="Times New Roman"/>
        </w:rPr>
        <w:instrText xml:space="preserve"> ADDIN EN.CITE &lt;EndNote&gt;&lt;Cite&gt;&lt;Author&gt;So&lt;/Author&gt;&lt;Year&gt;2016&lt;/Year&gt;&lt;RecNum&gt;249287&lt;/RecNum&gt;&lt;DisplayText&gt;(So, Siu, Wong, Chan, &amp;amp; Garety, 2016)&lt;/DisplayText&gt;&lt;record&gt;&lt;rec-number&gt;249287&lt;/rec-number&gt;&lt;foreign-keys&gt;&lt;key app="EN" db-id="wf2e9ez5usedrqevawax09t1p0d0x5rexffv" timestamp="1463492817"&gt;249287&lt;/key&gt;&lt;key app="ENWeb" db-id=""&gt;0&lt;/key&gt;&lt;/foreign-keys&gt;&lt;ref-type name="Journal Article"&gt;17&lt;/ref-type&gt;&lt;contributors&gt;&lt;authors&gt;&lt;author&gt;So, S. H-W.&lt;/author&gt;&lt;author&gt;Siu, N. Y-F.&lt;/author&gt;&lt;author&gt;Wong, H-l.&lt;/author&gt;&lt;author&gt;Chan, W.&lt;/author&gt;&lt;author&gt;Garety, P. A.&lt;/author&gt;&lt;/authors&gt;&lt;/contributors&gt;&lt;titles&gt;&lt;title&gt;‘Jumping to conclusions’ data-gathering bias in psychosis and other psychiatric disorders — Two meta-analyses of comparisons between patients and healthy individuals&lt;/title&gt;&lt;secondary-title&gt;Clinical Psychology Review&lt;/secondary-title&gt;&lt;/titles&gt;&lt;periodical&gt;&lt;full-title&gt;Clinical Psychology Review&lt;/full-title&gt;&lt;/periodical&gt;&lt;volume&gt;Advance online publication&lt;/volume&gt;&lt;dates&gt;&lt;year&gt;2016&lt;/year&gt;&lt;/dates&gt;&lt;isbn&gt;02727358&lt;/isbn&gt;&lt;urls&gt;&lt;/urls&gt;&lt;electronic-resource-num&gt;10.1016/j.cpr.2016.05.001&lt;/electronic-resource-num&gt;&lt;/record&gt;&lt;/Cite&gt;&lt;/EndNote&gt;</w:instrText>
      </w:r>
      <w:r w:rsidR="00362E0D">
        <w:rPr>
          <w:rFonts w:cs="Times New Roman"/>
        </w:rPr>
        <w:fldChar w:fldCharType="separate"/>
      </w:r>
      <w:r w:rsidR="00362E0D">
        <w:rPr>
          <w:rFonts w:cs="Times New Roman"/>
          <w:noProof/>
        </w:rPr>
        <w:t>(So, Siu, Wong, Chan, &amp; Garety, 2016)</w:t>
      </w:r>
      <w:r w:rsidR="00362E0D">
        <w:rPr>
          <w:rFonts w:cs="Times New Roman"/>
        </w:rPr>
        <w:fldChar w:fldCharType="end"/>
      </w:r>
      <w:r w:rsidR="00380901">
        <w:rPr>
          <w:rFonts w:cs="Times New Roman"/>
        </w:rPr>
        <w:t>.</w:t>
      </w:r>
    </w:p>
    <w:p w14:paraId="1246BC46" w14:textId="77777777" w:rsidR="008F549B" w:rsidRDefault="008F549B" w:rsidP="00BC65C4">
      <w:pPr>
        <w:spacing w:line="480" w:lineRule="auto"/>
        <w:rPr>
          <w:rFonts w:cs="Times New Roman"/>
        </w:rPr>
      </w:pPr>
    </w:p>
    <w:p w14:paraId="3E602AD2" w14:textId="7837B1DC" w:rsidR="00B87BFF" w:rsidRDefault="005B296F" w:rsidP="00BC65C4">
      <w:pPr>
        <w:spacing w:line="480" w:lineRule="auto"/>
        <w:rPr>
          <w:rFonts w:cs="Times New Roman"/>
        </w:rPr>
      </w:pPr>
      <w:r>
        <w:rPr>
          <w:rFonts w:cs="Times New Roman"/>
        </w:rPr>
        <w:t>While the content</w:t>
      </w:r>
      <w:r w:rsidR="003F7D90">
        <w:rPr>
          <w:rFonts w:cs="Times New Roman"/>
        </w:rPr>
        <w:t>s</w:t>
      </w:r>
      <w:r>
        <w:rPr>
          <w:rFonts w:cs="Times New Roman"/>
        </w:rPr>
        <w:t xml:space="preserve"> of religious beliefs and delus</w:t>
      </w:r>
      <w:r w:rsidR="00CB70A8">
        <w:rPr>
          <w:rFonts w:cs="Times New Roman"/>
        </w:rPr>
        <w:t xml:space="preserve">ions can </w:t>
      </w:r>
      <w:r w:rsidR="003F7D90">
        <w:rPr>
          <w:rFonts w:cs="Times New Roman"/>
        </w:rPr>
        <w:t>appear equally puzzling</w:t>
      </w:r>
      <w:r w:rsidR="00CB70A8">
        <w:rPr>
          <w:rFonts w:cs="Times New Roman"/>
        </w:rPr>
        <w:t>, they typically differ in terms of</w:t>
      </w:r>
      <w:r w:rsidR="009A0187">
        <w:rPr>
          <w:rFonts w:cs="Times New Roman"/>
        </w:rPr>
        <w:t xml:space="preserve"> social dynamics</w:t>
      </w:r>
      <w:r>
        <w:rPr>
          <w:rFonts w:cs="Times New Roman"/>
        </w:rPr>
        <w:t xml:space="preserve">. </w:t>
      </w:r>
      <w:r w:rsidR="008F549B">
        <w:rPr>
          <w:rFonts w:cs="Times New Roman"/>
        </w:rPr>
        <w:t xml:space="preserve">Multiple lines of evidence suggest that religion evolved to bind people together in moral communities </w:t>
      </w:r>
      <w:r w:rsidR="00DE7591">
        <w:rPr>
          <w:rFonts w:cs="Times New Roman"/>
        </w:rPr>
        <w:fldChar w:fldCharType="begin"/>
      </w:r>
      <w:r w:rsidR="00593058">
        <w:rPr>
          <w:rFonts w:cs="Times New Roman"/>
        </w:rPr>
        <w:instrText xml:space="preserve"> ADDIN EN.CITE &lt;EndNote&gt;&lt;Cite&gt;&lt;Author&gt;Norenzayan&lt;/Author&gt;&lt;Year&gt;2013&lt;/Year&gt;&lt;RecNum&gt;248015&lt;/RecNum&gt;&lt;DisplayText&gt;(Johnson, 2015; Norenzayan, 2013)&lt;/DisplayText&gt;&lt;record&gt;&lt;rec-number&gt;248015&lt;/rec-number&gt;&lt;foreign-keys&gt;&lt;key app="EN" db-id="wf2e9ez5usedrqevawax09t1p0d0x5rexffv" timestamp="1427254159"&gt;248015&lt;/key&gt;&lt;/foreign-keys&gt;&lt;ref-type name="Book"&gt;6&lt;/ref-type&gt;&lt;contributors&gt;&lt;authors&gt;&lt;author&gt;Norenzayan, A.&lt;/author&gt;&lt;/authors&gt;&lt;/contributors&gt;&lt;titles&gt;&lt;title&gt;Big gods: how religion transformed cooperation and conflict&lt;/title&gt;&lt;/titles&gt;&lt;dates&gt;&lt;year&gt;2013&lt;/year&gt;&lt;/dates&gt;&lt;pub-location&gt;Princeton, NJ&lt;/pub-location&gt;&lt;publisher&gt;Princeton University Press&lt;/publisher&gt;&lt;urls&gt;&lt;/urls&gt;&lt;/record&gt;&lt;/Cite&gt;&lt;Cite&gt;&lt;Author&gt;Johnson&lt;/Author&gt;&lt;Year&gt;2015&lt;/Year&gt;&lt;RecNum&gt;249003&lt;/RecNum&gt;&lt;record&gt;&lt;rec-number&gt;249003&lt;/rec-number&gt;&lt;foreign-keys&gt;&lt;key app="EN" db-id="wf2e9ez5usedrqevawax09t1p0d0x5rexffv" timestamp="1456751246"&gt;249003&lt;/key&gt;&lt;/foreign-keys&gt;&lt;ref-type name="Book"&gt;6&lt;/ref-type&gt;&lt;contributors&gt;&lt;authors&gt;&lt;author&gt;Johnson, D.&lt;/author&gt;&lt;/authors&gt;&lt;/contributors&gt;&lt;titles&gt;&lt;title&gt;God is watching you: How the fear of God makes us human&lt;/title&gt;&lt;/titles&gt;&lt;dates&gt;&lt;year&gt;2015&lt;/year&gt;&lt;/dates&gt;&lt;pub-location&gt;Oxford, UK&lt;/pub-location&gt;&lt;publisher&gt;Oxford University Press&lt;/publisher&gt;&lt;urls&gt;&lt;/urls&gt;&lt;/record&gt;&lt;/Cite&gt;&lt;/EndNote&gt;</w:instrText>
      </w:r>
      <w:r w:rsidR="00DE7591">
        <w:rPr>
          <w:rFonts w:cs="Times New Roman"/>
        </w:rPr>
        <w:fldChar w:fldCharType="separate"/>
      </w:r>
      <w:r w:rsidR="00DE7591">
        <w:rPr>
          <w:rFonts w:cs="Times New Roman"/>
          <w:noProof/>
        </w:rPr>
        <w:t>(Johnson, 2015; Norenzayan, 2013)</w:t>
      </w:r>
      <w:r w:rsidR="00DE7591">
        <w:rPr>
          <w:rFonts w:cs="Times New Roman"/>
        </w:rPr>
        <w:fldChar w:fldCharType="end"/>
      </w:r>
      <w:r w:rsidR="008F549B">
        <w:rPr>
          <w:rFonts w:cs="Times New Roman"/>
        </w:rPr>
        <w:t>, with cultural evolutionary processes</w:t>
      </w:r>
      <w:r w:rsidR="009A0187">
        <w:rPr>
          <w:rFonts w:cs="Times New Roman"/>
        </w:rPr>
        <w:t xml:space="preserve"> of social transmission</w:t>
      </w:r>
      <w:r w:rsidR="008F549B">
        <w:rPr>
          <w:rFonts w:cs="Times New Roman"/>
        </w:rPr>
        <w:t xml:space="preserve"> playing a crucial rol</w:t>
      </w:r>
      <w:r w:rsidR="009A0187">
        <w:rPr>
          <w:rFonts w:cs="Times New Roman"/>
        </w:rPr>
        <w:t>e. Culture also plays an important</w:t>
      </w:r>
      <w:r w:rsidR="008F549B">
        <w:rPr>
          <w:rFonts w:cs="Times New Roman"/>
        </w:rPr>
        <w:t xml:space="preserve"> role in shaping the content of delusions </w:t>
      </w:r>
      <w:r w:rsidR="00DE7591">
        <w:rPr>
          <w:rFonts w:cs="Times New Roman"/>
        </w:rPr>
        <w:fldChar w:fldCharType="begin"/>
      </w:r>
      <w:r w:rsidR="00593058">
        <w:rPr>
          <w:rFonts w:cs="Times New Roman"/>
        </w:rPr>
        <w:instrText xml:space="preserve"> ADDIN EN.CITE &lt;EndNote&gt;&lt;Cite&gt;&lt;Author&gt;Gold&lt;/Author&gt;&lt;Year&gt;2014&lt;/Year&gt;&lt;RecNum&gt;247733&lt;/RecNum&gt;&lt;DisplayText&gt;(Gold &amp;amp; Gold, 2014)&lt;/DisplayText&gt;&lt;record&gt;&lt;rec-number&gt;247733&lt;/rec-number&gt;&lt;foreign-keys&gt;&lt;key app="EN" db-id="wf2e9ez5usedrqevawax09t1p0d0x5rexffv" timestamp="1422168772"&gt;247733&lt;/key&gt;&lt;/foreign-keys&gt;&lt;ref-type name="Book"&gt;6&lt;/ref-type&gt;&lt;contributors&gt;&lt;authors&gt;&lt;author&gt;Gold, J.&lt;/author&gt;&lt;author&gt;Gold, I.&lt;/author&gt;&lt;/authors&gt;&lt;/contributors&gt;&lt;titles&gt;&lt;title&gt;Suspicious minds: How culture shapes madness&lt;/title&gt;&lt;/titles&gt;&lt;dates&gt;&lt;year&gt;2014&lt;/year&gt;&lt;/dates&gt;&lt;pub-location&gt;New York, NY&lt;/pub-location&gt;&lt;publisher&gt;Free Press&lt;/publisher&gt;&lt;urls&gt;&lt;/urls&gt;&lt;/record&gt;&lt;/Cite&gt;&lt;/EndNote&gt;</w:instrText>
      </w:r>
      <w:r w:rsidR="00DE7591">
        <w:rPr>
          <w:rFonts w:cs="Times New Roman"/>
        </w:rPr>
        <w:fldChar w:fldCharType="separate"/>
      </w:r>
      <w:r w:rsidR="00DE7591">
        <w:rPr>
          <w:rFonts w:cs="Times New Roman"/>
          <w:noProof/>
        </w:rPr>
        <w:t>(Gold &amp; Gold, 2014)</w:t>
      </w:r>
      <w:r w:rsidR="00DE7591">
        <w:rPr>
          <w:rFonts w:cs="Times New Roman"/>
        </w:rPr>
        <w:fldChar w:fldCharType="end"/>
      </w:r>
      <w:r w:rsidR="008F549B">
        <w:rPr>
          <w:rFonts w:cs="Times New Roman"/>
        </w:rPr>
        <w:t>. Nevertheless, while religious beliefs te</w:t>
      </w:r>
      <w:r w:rsidR="00B80D10">
        <w:rPr>
          <w:rFonts w:cs="Times New Roman"/>
        </w:rPr>
        <w:t>nd to be shared within</w:t>
      </w:r>
      <w:r w:rsidR="008F549B">
        <w:rPr>
          <w:rFonts w:cs="Times New Roman"/>
        </w:rPr>
        <w:t xml:space="preserve"> communities and</w:t>
      </w:r>
      <w:r w:rsidR="009A0187">
        <w:rPr>
          <w:rFonts w:cs="Times New Roman"/>
        </w:rPr>
        <w:t xml:space="preserve"> often</w:t>
      </w:r>
      <w:r w:rsidR="008F549B">
        <w:rPr>
          <w:rFonts w:cs="Times New Roman"/>
        </w:rPr>
        <w:t xml:space="preserve"> play positive roles in people’s social lives, delusions are typically idiosyncratic and stigmatizing, fostering a “sense of alienation from the common-sense world the rest of us imagine we inhabit” </w:t>
      </w:r>
      <w:r w:rsidR="00DE7591">
        <w:rPr>
          <w:rFonts w:cs="Times New Roman"/>
        </w:rPr>
        <w:fldChar w:fldCharType="begin"/>
      </w:r>
      <w:r w:rsidR="00593058">
        <w:rPr>
          <w:rFonts w:cs="Times New Roman"/>
        </w:rPr>
        <w:instrText xml:space="preserve"> ADDIN EN.CITE &lt;EndNote&gt;&lt;Cite&gt;&lt;Author&gt;Scull&lt;/Author&gt;&lt;Year&gt;2015&lt;/Year&gt;&lt;RecNum&gt;249006&lt;/RecNum&gt;&lt;DisplayText&gt;(Scull, 2015)&lt;/DisplayText&gt;&lt;record&gt;&lt;rec-number&gt;249006&lt;/rec-number&gt;&lt;foreign-keys&gt;&lt;key app="EN" db-id="wf2e9ez5usedrqevawax09t1p0d0x5rexffv" timestamp="1456922846"&gt;249006&lt;/key&gt;&lt;/foreign-keys&gt;&lt;ref-type name="Book"&gt;6&lt;/ref-type&gt;&lt;contributors&gt;&lt;authors&gt;&lt;author&gt;Scull, A.&lt;/author&gt;&lt;/authors&gt;&lt;/contributors&gt;&lt;titles&gt;&lt;title&gt;Madness in civilization: A cultural history of insanity from the Bible to Freud, from the madhouse to modern medicine&lt;/title&gt;&lt;/titles&gt;&lt;dates&gt;&lt;year&gt;2015&lt;/year&gt;&lt;/dates&gt;&lt;pub-location&gt;Princeton, NJ&lt;/pub-location&gt;&lt;publisher&gt;Princeton University Press&lt;/publisher&gt;&lt;urls&gt;&lt;/urls&gt;&lt;/record&gt;&lt;/Cite&gt;&lt;/EndNote&gt;</w:instrText>
      </w:r>
      <w:r w:rsidR="00DE7591">
        <w:rPr>
          <w:rFonts w:cs="Times New Roman"/>
        </w:rPr>
        <w:fldChar w:fldCharType="separate"/>
      </w:r>
      <w:r w:rsidR="00DE7591">
        <w:rPr>
          <w:rFonts w:cs="Times New Roman"/>
          <w:noProof/>
        </w:rPr>
        <w:t>(Scull, 2015</w:t>
      </w:r>
      <w:r w:rsidR="00DE7591">
        <w:rPr>
          <w:rFonts w:cs="Times New Roman"/>
        </w:rPr>
        <w:fldChar w:fldCharType="end"/>
      </w:r>
      <w:r w:rsidR="008F549B">
        <w:rPr>
          <w:rFonts w:cs="Times New Roman"/>
        </w:rPr>
        <w:t xml:space="preserve">, p. 10). Moreover, whereas </w:t>
      </w:r>
      <w:r w:rsidR="003C247E">
        <w:rPr>
          <w:rFonts w:cs="Times New Roman"/>
        </w:rPr>
        <w:t>religious beliefs tend to</w:t>
      </w:r>
      <w:r w:rsidR="008F549B">
        <w:rPr>
          <w:rFonts w:cs="Times New Roman"/>
        </w:rPr>
        <w:t xml:space="preserve"> emerge from the</w:t>
      </w:r>
      <w:r w:rsidR="008F549B" w:rsidRPr="00CD21FA">
        <w:rPr>
          <w:rFonts w:cs="Times New Roman"/>
        </w:rPr>
        <w:t xml:space="preserve"> </w:t>
      </w:r>
      <w:r w:rsidR="008F549B" w:rsidRPr="00CD21FA">
        <w:rPr>
          <w:rFonts w:cs="Times New Roman"/>
          <w:i/>
        </w:rPr>
        <w:t>normally functioning</w:t>
      </w:r>
      <w:r w:rsidR="008F549B" w:rsidRPr="00CD21FA">
        <w:rPr>
          <w:rFonts w:cs="Times New Roman"/>
        </w:rPr>
        <w:t xml:space="preserve"> h</w:t>
      </w:r>
      <w:r w:rsidR="008F549B">
        <w:rPr>
          <w:rFonts w:cs="Times New Roman"/>
        </w:rPr>
        <w:t>uman cognitive system</w:t>
      </w:r>
      <w:r w:rsidR="008F549B" w:rsidRPr="00CD21FA">
        <w:rPr>
          <w:rFonts w:cs="Times New Roman"/>
        </w:rPr>
        <w:t xml:space="preserve"> </w:t>
      </w:r>
      <w:r w:rsidR="00DE7591">
        <w:rPr>
          <w:rFonts w:cs="Times New Roman"/>
        </w:rPr>
        <w:fldChar w:fldCharType="begin"/>
      </w:r>
      <w:r w:rsidR="00593058">
        <w:rPr>
          <w:rFonts w:cs="Times New Roman"/>
        </w:rPr>
        <w:instrText xml:space="preserve"> ADDIN EN.CITE &lt;EndNote&gt;&lt;Cite&gt;&lt;Author&gt;Barrett&lt;/Author&gt;&lt;Year&gt;2004&lt;/Year&gt;&lt;RecNum&gt;248997&lt;/RecNum&gt;&lt;DisplayText&gt;(Barrett, 2004)&lt;/DisplayText&gt;&lt;record&gt;&lt;rec-number&gt;248997&lt;/rec-number&gt;&lt;foreign-keys&gt;&lt;key app="EN" db-id="wf2e9ez5usedrqevawax09t1p0d0x5rexffv" timestamp="1456509357"&gt;248997&lt;/key&gt;&lt;/foreign-keys&gt;&lt;ref-type name="Book"&gt;6&lt;/ref-type&gt;&lt;contributors&gt;&lt;authors&gt;&lt;author&gt;Barrett, J. L.&lt;/author&gt;&lt;/authors&gt;&lt;/contributors&gt;&lt;titles&gt;&lt;title&gt;Why would anyone believe in God?&lt;/title&gt;&lt;/titles&gt;&lt;dates&gt;&lt;year&gt;2004&lt;/year&gt;&lt;/dates&gt;&lt;pub-location&gt;Walnut Creek, CA&lt;/pub-location&gt;&lt;publisher&gt;Altamira Press&lt;/publisher&gt;&lt;urls&gt;&lt;/urls&gt;&lt;/record&gt;&lt;/Cite&gt;&lt;/EndNote&gt;</w:instrText>
      </w:r>
      <w:r w:rsidR="00DE7591">
        <w:rPr>
          <w:rFonts w:cs="Times New Roman"/>
        </w:rPr>
        <w:fldChar w:fldCharType="separate"/>
      </w:r>
      <w:r w:rsidR="00DE7591">
        <w:rPr>
          <w:rFonts w:cs="Times New Roman"/>
          <w:noProof/>
        </w:rPr>
        <w:t>(Barrett, 2004)</w:t>
      </w:r>
      <w:r w:rsidR="00DE7591">
        <w:rPr>
          <w:rFonts w:cs="Times New Roman"/>
        </w:rPr>
        <w:fldChar w:fldCharType="end"/>
      </w:r>
      <w:r w:rsidR="008F549B">
        <w:rPr>
          <w:rFonts w:cs="Times New Roman"/>
        </w:rPr>
        <w:t>, delusions are arguably</w:t>
      </w:r>
      <w:r w:rsidR="008F549B" w:rsidRPr="00CD21FA">
        <w:rPr>
          <w:rFonts w:cs="Times New Roman"/>
        </w:rPr>
        <w:t xml:space="preserve"> manifestations of underlying</w:t>
      </w:r>
      <w:r w:rsidR="00B80D10">
        <w:rPr>
          <w:rFonts w:cs="Times New Roman"/>
        </w:rPr>
        <w:t xml:space="preserve"> cognitive</w:t>
      </w:r>
      <w:r w:rsidR="008F549B" w:rsidRPr="00CD21FA">
        <w:rPr>
          <w:rFonts w:cs="Times New Roman"/>
        </w:rPr>
        <w:t xml:space="preserve"> </w:t>
      </w:r>
      <w:r w:rsidR="008F549B" w:rsidRPr="00CD21FA">
        <w:rPr>
          <w:rFonts w:cs="Times New Roman"/>
          <w:i/>
        </w:rPr>
        <w:t>dysfunction</w:t>
      </w:r>
      <w:r w:rsidR="008F549B">
        <w:rPr>
          <w:rFonts w:cs="Times New Roman"/>
        </w:rPr>
        <w:t xml:space="preserve"> </w:t>
      </w:r>
      <w:r w:rsidR="00DE7591">
        <w:rPr>
          <w:rFonts w:cs="Times New Roman"/>
        </w:rPr>
        <w:fldChar w:fldCharType="begin"/>
      </w:r>
      <w:r w:rsidR="00DE7591">
        <w:rPr>
          <w:rFonts w:cs="Times New Roman"/>
        </w:rPr>
        <w:instrText xml:space="preserve"> ADDIN EN.CITE &lt;EndNote&gt;&lt;Cite&gt;&lt;Author&gt;Miyazono&lt;/Author&gt;&lt;Year&gt;2015&lt;/Year&gt;&lt;RecNum&gt;247026&lt;/RecNum&gt;&lt;DisplayText&gt;(Miyazono, 2015)&lt;/DisplayText&gt;&lt;record&gt;&lt;rec-number&gt;247026&lt;/rec-number&gt;&lt;foreign-keys&gt;&lt;key app="EN" db-id="wf2e9ez5usedrqevawax09t1p0d0x5rexffv" timestamp="1416628036"&gt;247026&lt;/key&gt;&lt;key app="ENWeb" db-id=""&gt;0&lt;/key&gt;&lt;/foreign-keys&gt;&lt;ref-type name="Journal Article"&gt;17&lt;/ref-type&gt;&lt;contributors&gt;&lt;authors&gt;&lt;author&gt;Miyazono, K.&lt;/author&gt;&lt;/authors&gt;&lt;/contributors&gt;&lt;auth-address&gt;University of Birmingham, 144 European Research Institute Building, Edgbaston, Birmingham B15 2TT, United Kingdom. Electronic address: k.miyazono@bham.ac.uk.&lt;/auth-address&gt;&lt;titles&gt;&lt;title&gt;Delusions as harmful malfunctioning beliefs&lt;/title&gt;&lt;secondary-title&gt;Consciousness and Cognition&lt;/secondary-title&gt;&lt;/titles&gt;&lt;periodical&gt;&lt;full-title&gt;Consciousness and Cognition&lt;/full-title&gt;&lt;/periodical&gt;&lt;pages&gt;561-73&lt;/pages&gt;&lt;volume&gt;33&lt;/volume&gt;&lt;keywords&gt;&lt;keyword&gt;Delusion&lt;/keyword&gt;&lt;keyword&gt;Harmful dysfunction analysis of disorder&lt;/keyword&gt;&lt;keyword&gt;Malfunction&lt;/keyword&gt;&lt;keyword&gt;Schizophrenia&lt;/keyword&gt;&lt;keyword&gt;Teleosemantics&lt;/keyword&gt;&lt;/keywords&gt;&lt;dates&gt;&lt;year&gt;2015&lt;/year&gt;&lt;pub-dates&gt;&lt;date&gt;May&lt;/date&gt;&lt;/pub-dates&gt;&lt;/dates&gt;&lt;isbn&gt;1090-2376 (Electronic)&amp;#xD;1053-8100 (Linking)&lt;/isbn&gt;&lt;accession-num&gt;25467777&lt;/accession-num&gt;&lt;urls&gt;&lt;related-urls&gt;&lt;url&gt;http://www.ncbi.nlm.nih.gov/pubmed/25467777&lt;/url&gt;&lt;/related-urls&gt;&lt;/urls&gt;&lt;electronic-resource-num&gt;10.1016/j.concog.2014.10.008&lt;/electronic-resource-num&gt;&lt;/record&gt;&lt;/Cite&gt;&lt;/EndNote&gt;</w:instrText>
      </w:r>
      <w:r w:rsidR="00DE7591">
        <w:rPr>
          <w:rFonts w:cs="Times New Roman"/>
        </w:rPr>
        <w:fldChar w:fldCharType="separate"/>
      </w:r>
      <w:r w:rsidR="00DE7591">
        <w:rPr>
          <w:rFonts w:cs="Times New Roman"/>
          <w:noProof/>
        </w:rPr>
        <w:t>(Miyazono, 2015)</w:t>
      </w:r>
      <w:r w:rsidR="00DE7591">
        <w:rPr>
          <w:rFonts w:cs="Times New Roman"/>
        </w:rPr>
        <w:fldChar w:fldCharType="end"/>
      </w:r>
      <w:r w:rsidR="008F549B">
        <w:rPr>
          <w:rFonts w:cs="Times New Roman"/>
        </w:rPr>
        <w:t>.</w:t>
      </w:r>
      <w:r w:rsidR="00241A7C">
        <w:rPr>
          <w:rFonts w:cs="Times New Roman"/>
        </w:rPr>
        <w:t xml:space="preserve"> Even so</w:t>
      </w:r>
      <w:r w:rsidR="00B80D10">
        <w:rPr>
          <w:rFonts w:cs="Times New Roman"/>
        </w:rPr>
        <w:t>, just as religious beliefs can</w:t>
      </w:r>
      <w:r w:rsidR="00B87BFF">
        <w:rPr>
          <w:rFonts w:cs="Times New Roman"/>
        </w:rPr>
        <w:t xml:space="preserve"> provide comfort, solace and </w:t>
      </w:r>
      <w:r w:rsidR="005019E5">
        <w:rPr>
          <w:rFonts w:cs="Times New Roman"/>
        </w:rPr>
        <w:t>meaning to religious believers</w:t>
      </w:r>
      <w:r w:rsidR="00B87BFF">
        <w:rPr>
          <w:rFonts w:cs="Times New Roman"/>
        </w:rPr>
        <w:t xml:space="preserve">, delusions may </w:t>
      </w:r>
      <w:r w:rsidR="003C247E">
        <w:rPr>
          <w:rFonts w:cs="Times New Roman"/>
        </w:rPr>
        <w:t xml:space="preserve">sometimes </w:t>
      </w:r>
      <w:r w:rsidR="00B87BFF">
        <w:rPr>
          <w:rFonts w:cs="Times New Roman"/>
        </w:rPr>
        <w:t xml:space="preserve">confer psychological benefits on deluded individuals, in some cases representing a defensive buffer against “the stark reality of annihilating loss” </w:t>
      </w:r>
      <w:r w:rsidR="00DE7591">
        <w:rPr>
          <w:rFonts w:cs="Times New Roman"/>
        </w:rPr>
        <w:fldChar w:fldCharType="begin"/>
      </w:r>
      <w:r w:rsidR="00DE7591">
        <w:rPr>
          <w:rFonts w:cs="Times New Roman"/>
        </w:rPr>
        <w:instrText xml:space="preserve"> ADDIN EN.CITE &lt;EndNote&gt;&lt;Cite&gt;&lt;Author&gt;Butler&lt;/Author&gt;&lt;Year&gt;2000&lt;/Year&gt;&lt;RecNum&gt;249007&lt;/RecNum&gt;&lt;DisplayText&gt;(Butler, 2000)&lt;/DisplayText&gt;&lt;record&gt;&lt;rec-number&gt;249007&lt;/rec-number&gt;&lt;foreign-keys&gt;&lt;key app="EN" db-id="wf2e9ez5usedrqevawax09t1p0d0x5rexffv" timestamp="1456949991"&gt;249007&lt;/key&gt;&lt;key app="ENWeb" db-id=""&gt;0&lt;/key&gt;&lt;/foreign-keys&gt;&lt;ref-type name="Journal Article"&gt;17&lt;/ref-type&gt;&lt;contributors&gt;&lt;authors&gt;&lt;author&gt;Butler, P. V.&lt;/author&gt;&lt;/authors&gt;&lt;/contributors&gt;&lt;titles&gt;&lt;title&gt;Reverse Othello Syndrome subsequent to traumatic brain injury&lt;/title&gt;&lt;secondary-title&gt;Psychiatry: Interpersonal and Biological Processes&lt;/secondary-title&gt;&lt;/titles&gt;&lt;periodical&gt;&lt;full-title&gt;Psychiatry: Interpersonal and Biological Processes&lt;/full-title&gt;&lt;/periodical&gt;&lt;pages&gt;85-92&lt;/pages&gt;&lt;volume&gt;63&lt;/volume&gt;&lt;number&gt;1&lt;/number&gt;&lt;dates&gt;&lt;year&gt;2000&lt;/year&gt;&lt;/dates&gt;&lt;urls&gt;&lt;/urls&gt;&lt;electronic-resource-num&gt;10.1521/00332747.2000.11024897&lt;/electronic-resource-num&gt;&lt;/record&gt;&lt;/Cite&gt;&lt;/EndNote&gt;</w:instrText>
      </w:r>
      <w:r w:rsidR="00DE7591">
        <w:rPr>
          <w:rFonts w:cs="Times New Roman"/>
        </w:rPr>
        <w:fldChar w:fldCharType="separate"/>
      </w:r>
      <w:r w:rsidR="00DE7591">
        <w:rPr>
          <w:rFonts w:cs="Times New Roman"/>
          <w:noProof/>
        </w:rPr>
        <w:t>(Butler, 2000</w:t>
      </w:r>
      <w:r w:rsidR="00DE7591">
        <w:rPr>
          <w:rFonts w:cs="Times New Roman"/>
        </w:rPr>
        <w:fldChar w:fldCharType="end"/>
      </w:r>
      <w:r w:rsidR="005019E5">
        <w:rPr>
          <w:rFonts w:cs="Times New Roman"/>
        </w:rPr>
        <w:t>, p. 89).</w:t>
      </w:r>
    </w:p>
    <w:p w14:paraId="0F6BF1F6" w14:textId="77777777" w:rsidR="00D42094" w:rsidRDefault="00D42094" w:rsidP="00BC65C4">
      <w:pPr>
        <w:spacing w:line="480" w:lineRule="auto"/>
        <w:rPr>
          <w:rFonts w:cs="Times New Roman"/>
        </w:rPr>
      </w:pPr>
    </w:p>
    <w:p w14:paraId="2B87E934" w14:textId="5B6E654F" w:rsidR="00F82781" w:rsidRPr="003C247E" w:rsidRDefault="00241A7C" w:rsidP="00663B6F">
      <w:pPr>
        <w:spacing w:line="480" w:lineRule="auto"/>
        <w:rPr>
          <w:rFonts w:cs="Times New Roman"/>
        </w:rPr>
      </w:pPr>
      <w:r>
        <w:rPr>
          <w:rFonts w:cs="Times New Roman"/>
        </w:rPr>
        <w:t>Scientists</w:t>
      </w:r>
      <w:r w:rsidR="006D21C7">
        <w:rPr>
          <w:rFonts w:cs="Times New Roman"/>
        </w:rPr>
        <w:t xml:space="preserve"> who study</w:t>
      </w:r>
      <w:r w:rsidR="007F534A">
        <w:rPr>
          <w:rFonts w:cs="Times New Roman"/>
        </w:rPr>
        <w:t xml:space="preserve"> religio</w:t>
      </w:r>
      <w:r>
        <w:rPr>
          <w:rFonts w:cs="Times New Roman"/>
        </w:rPr>
        <w:t>n from a bio-cultural perspective</w:t>
      </w:r>
      <w:r w:rsidR="00FB7645">
        <w:rPr>
          <w:rFonts w:cs="Times New Roman"/>
        </w:rPr>
        <w:t xml:space="preserve"> </w:t>
      </w:r>
      <w:r>
        <w:rPr>
          <w:rFonts w:cs="Times New Roman"/>
        </w:rPr>
        <w:t>have tended</w:t>
      </w:r>
      <w:r w:rsidR="00EE0B40">
        <w:rPr>
          <w:rFonts w:cs="Times New Roman"/>
        </w:rPr>
        <w:t xml:space="preserve"> to shy</w:t>
      </w:r>
      <w:r w:rsidR="008B0C74">
        <w:rPr>
          <w:rFonts w:cs="Times New Roman"/>
        </w:rPr>
        <w:t xml:space="preserve"> away </w:t>
      </w:r>
      <w:r w:rsidR="00F053F3">
        <w:rPr>
          <w:rFonts w:cs="Times New Roman"/>
        </w:rPr>
        <w:t>from the topic of</w:t>
      </w:r>
      <w:r w:rsidR="008B0C74">
        <w:rPr>
          <w:rFonts w:cs="Times New Roman"/>
        </w:rPr>
        <w:t xml:space="preserve"> delusion</w:t>
      </w:r>
      <w:r w:rsidR="00EE0B40">
        <w:rPr>
          <w:rFonts w:cs="Times New Roman"/>
        </w:rPr>
        <w:t>s</w:t>
      </w:r>
      <w:r w:rsidR="00FE22AA">
        <w:rPr>
          <w:rFonts w:cs="Times New Roman"/>
        </w:rPr>
        <w:t>.</w:t>
      </w:r>
      <w:r w:rsidR="0056448E">
        <w:rPr>
          <w:rFonts w:cs="Times New Roman"/>
        </w:rPr>
        <w:t xml:space="preserve"> </w:t>
      </w:r>
      <w:r w:rsidR="00A04291">
        <w:rPr>
          <w:rFonts w:cs="Times New Roman"/>
        </w:rPr>
        <w:t>Similarly</w:t>
      </w:r>
      <w:r>
        <w:rPr>
          <w:rFonts w:cs="Times New Roman"/>
        </w:rPr>
        <w:t>, scholarly work</w:t>
      </w:r>
      <w:r w:rsidR="00D950FF">
        <w:rPr>
          <w:rFonts w:cs="Times New Roman"/>
        </w:rPr>
        <w:t xml:space="preserve"> on</w:t>
      </w:r>
      <w:r w:rsidR="0056448E">
        <w:rPr>
          <w:rFonts w:cs="Times New Roman"/>
        </w:rPr>
        <w:t xml:space="preserve"> delusions</w:t>
      </w:r>
      <w:r w:rsidR="00A04291">
        <w:rPr>
          <w:rFonts w:cs="Times New Roman"/>
        </w:rPr>
        <w:t xml:space="preserve"> </w:t>
      </w:r>
      <w:r w:rsidR="0056448E">
        <w:rPr>
          <w:rFonts w:cs="Times New Roman"/>
        </w:rPr>
        <w:t>has</w:t>
      </w:r>
      <w:r w:rsidR="004345CF">
        <w:rPr>
          <w:rFonts w:cs="Times New Roman"/>
        </w:rPr>
        <w:t xml:space="preserve"> </w:t>
      </w:r>
      <w:r w:rsidR="00A04291">
        <w:rPr>
          <w:rFonts w:cs="Times New Roman"/>
        </w:rPr>
        <w:t>rarely engaged with</w:t>
      </w:r>
      <w:r w:rsidR="003668E0">
        <w:rPr>
          <w:rFonts w:cs="Times New Roman"/>
        </w:rPr>
        <w:t xml:space="preserve"> contemporary </w:t>
      </w:r>
      <w:r w:rsidR="003F7D90">
        <w:rPr>
          <w:rFonts w:cs="Times New Roman"/>
        </w:rPr>
        <w:t>bio-cultural</w:t>
      </w:r>
      <w:r w:rsidR="007D4158">
        <w:rPr>
          <w:rFonts w:cs="Times New Roman"/>
        </w:rPr>
        <w:t xml:space="preserve"> </w:t>
      </w:r>
      <w:r w:rsidR="003668E0">
        <w:rPr>
          <w:rFonts w:cs="Times New Roman"/>
        </w:rPr>
        <w:t xml:space="preserve">research on </w:t>
      </w:r>
      <w:r w:rsidR="008477C5">
        <w:rPr>
          <w:rFonts w:cs="Times New Roman"/>
        </w:rPr>
        <w:t>religion</w:t>
      </w:r>
      <w:r w:rsidR="003C247E">
        <w:rPr>
          <w:rFonts w:cs="Times New Roman"/>
        </w:rPr>
        <w:t>. This gap in the literature persists</w:t>
      </w:r>
      <w:r w:rsidR="005019E5">
        <w:rPr>
          <w:rFonts w:cs="Times New Roman"/>
        </w:rPr>
        <w:t xml:space="preserve"> despite</w:t>
      </w:r>
      <w:r w:rsidR="00433DE5">
        <w:rPr>
          <w:rFonts w:cs="Times New Roman"/>
        </w:rPr>
        <w:t xml:space="preserve"> </w:t>
      </w:r>
      <w:r w:rsidR="00C65AB4">
        <w:rPr>
          <w:rFonts w:cs="Times New Roman"/>
        </w:rPr>
        <w:t>clear overlap between</w:t>
      </w:r>
      <w:r w:rsidR="003C247E">
        <w:rPr>
          <w:rFonts w:cs="Times New Roman"/>
        </w:rPr>
        <w:t xml:space="preserve"> the two phenomena, such as </w:t>
      </w:r>
      <w:r w:rsidR="00433DE5">
        <w:rPr>
          <w:rFonts w:cs="Times New Roman"/>
        </w:rPr>
        <w:t>religious delusions</w:t>
      </w:r>
      <w:r w:rsidR="00C65AB4">
        <w:rPr>
          <w:rFonts w:cs="Times New Roman"/>
        </w:rPr>
        <w:t xml:space="preserve"> (i.e. delusions with religious content)</w:t>
      </w:r>
      <w:r w:rsidR="00B121E0">
        <w:rPr>
          <w:rFonts w:cs="Times New Roman"/>
        </w:rPr>
        <w:t>, which are</w:t>
      </w:r>
      <w:r w:rsidR="00BD413B">
        <w:rPr>
          <w:rFonts w:cs="Times New Roman"/>
        </w:rPr>
        <w:t xml:space="preserve"> </w:t>
      </w:r>
      <w:r w:rsidR="005019E5">
        <w:rPr>
          <w:rFonts w:cs="Times New Roman"/>
        </w:rPr>
        <w:t xml:space="preserve">relatively common in schizophrenia </w:t>
      </w:r>
      <w:r w:rsidR="00DE7591">
        <w:rPr>
          <w:rFonts w:cs="Times New Roman"/>
        </w:rPr>
        <w:fldChar w:fldCharType="begin"/>
      </w:r>
      <w:r w:rsidR="00593058">
        <w:rPr>
          <w:rFonts w:cs="Times New Roman"/>
        </w:rPr>
        <w:instrText xml:space="preserve"> ADDIN EN.CITE &lt;EndNote&gt;&lt;Cite&gt;&lt;Author&gt;Cook&lt;/Author&gt;&lt;Year&gt;2015&lt;/Year&gt;&lt;RecNum&gt;248985&lt;/RecNum&gt;&lt;DisplayText&gt;(Cook, 2015)&lt;/DisplayText&gt;&lt;record&gt;&lt;rec-number&gt;248985&lt;/rec-number&gt;&lt;foreign-keys&gt;&lt;key app="EN" db-id="wf2e9ez5usedrqevawax09t1p0d0x5rexffv" timestamp="1456483031"&gt;248985&lt;/key&gt;&lt;key app="ENWeb" db-id=""&gt;0&lt;/key&gt;&lt;/foreign-keys&gt;&lt;ref-type name="Journal Article"&gt;17&lt;/ref-type&gt;&lt;contributors&gt;&lt;authors&gt;&lt;author&gt;Cook, C. C.&lt;/author&gt;&lt;/authors&gt;&lt;/contributors&gt;&lt;auth-address&gt;Department of Theology and Religion, Durham University, Durham, UK c.c.h.cook@durham.ac.uk.&lt;/auth-address&gt;&lt;titles&gt;&lt;title&gt;Religious psychopathology: The prevalence of religious content of delusions and hallucinations in mental disorder&lt;/title&gt;&lt;secondary-title&gt;International Journal of Social Psychiatry&lt;/secondary-title&gt;&lt;/titles&gt;&lt;periodical&gt;&lt;full-title&gt;International Journal of Social Psychiatry&lt;/full-title&gt;&lt;/periodical&gt;&lt;pages&gt;404-25&lt;/pages&gt;&lt;volume&gt;61&lt;/volume&gt;&lt;number&gt;4&lt;/number&gt;&lt;keywords&gt;&lt;keyword&gt;Adolescent&lt;/keyword&gt;&lt;keyword&gt;Adult&lt;/keyword&gt;&lt;keyword&gt;Aged&lt;/keyword&gt;&lt;keyword&gt;Comorbidity&lt;/keyword&gt;&lt;keyword&gt;Delusions/*epidemiology/psychology&lt;/keyword&gt;&lt;keyword&gt;Female&lt;/keyword&gt;&lt;keyword&gt;Hallucinations/*epidemiology/psychology&lt;/keyword&gt;&lt;keyword&gt;Humans&lt;/keyword&gt;&lt;keyword&gt;Male&lt;/keyword&gt;&lt;keyword&gt;Mental Disorders/*epidemiology/psychology&lt;/keyword&gt;&lt;keyword&gt;Middle Aged&lt;/keyword&gt;&lt;keyword&gt;Prevalence&lt;/keyword&gt;&lt;keyword&gt;*Religion and Psychology&lt;/keyword&gt;&lt;keyword&gt;Young Adult&lt;/keyword&gt;&lt;keyword&gt;Spirituality&lt;/keyword&gt;&lt;keyword&gt;delusions&lt;/keyword&gt;&lt;keyword&gt;hallucinations&lt;/keyword&gt;&lt;keyword&gt;religion&lt;/keyword&gt;&lt;/keywords&gt;&lt;dates&gt;&lt;year&gt;2015&lt;/year&gt;&lt;pub-dates&gt;&lt;date&gt;Jun&lt;/date&gt;&lt;/pub-dates&gt;&lt;/dates&gt;&lt;isbn&gt;1741-2854 (Electronic)&amp;#xD;0020-7640 (Linking)&lt;/isbn&gt;&lt;accession-num&gt;25770205&lt;/accession-num&gt;&lt;urls&gt;&lt;related-urls&gt;&lt;url&gt;http://www.ncbi.nlm.nih.gov/pubmed/25770205&lt;/url&gt;&lt;/related-urls&gt;&lt;/urls&gt;&lt;custom2&gt;PMC4440877&lt;/custom2&gt;&lt;electronic-resource-num&gt;10.1177/0020764015573089&lt;/electronic-resource-num&gt;&lt;/record&gt;&lt;/Cite&gt;&lt;/EndNote&gt;</w:instrText>
      </w:r>
      <w:r w:rsidR="00DE7591">
        <w:rPr>
          <w:rFonts w:cs="Times New Roman"/>
        </w:rPr>
        <w:fldChar w:fldCharType="separate"/>
      </w:r>
      <w:r w:rsidR="00DE7591">
        <w:rPr>
          <w:rFonts w:cs="Times New Roman"/>
          <w:noProof/>
        </w:rPr>
        <w:t>(Cook, 2015)</w:t>
      </w:r>
      <w:r w:rsidR="00DE7591">
        <w:rPr>
          <w:rFonts w:cs="Times New Roman"/>
        </w:rPr>
        <w:fldChar w:fldCharType="end"/>
      </w:r>
      <w:r w:rsidR="003C247E">
        <w:rPr>
          <w:rFonts w:cs="Times New Roman"/>
        </w:rPr>
        <w:t xml:space="preserve"> and </w:t>
      </w:r>
      <w:r w:rsidR="00B121E0">
        <w:rPr>
          <w:rFonts w:cs="Times New Roman"/>
        </w:rPr>
        <w:t xml:space="preserve">difficult to </w:t>
      </w:r>
      <w:r w:rsidR="00305220">
        <w:rPr>
          <w:rFonts w:cs="Times New Roman"/>
        </w:rPr>
        <w:t>distinguish from firmly held religious beliefs</w:t>
      </w:r>
      <w:r w:rsidR="003C247E">
        <w:rPr>
          <w:rFonts w:cs="Times New Roman"/>
        </w:rPr>
        <w:t xml:space="preserve"> </w:t>
      </w:r>
      <w:r w:rsidR="00DE7591">
        <w:rPr>
          <w:rFonts w:cs="Times New Roman"/>
        </w:rPr>
        <w:fldChar w:fldCharType="begin"/>
      </w:r>
      <w:r w:rsidR="00593058">
        <w:rPr>
          <w:rFonts w:cs="Times New Roman"/>
        </w:rPr>
        <w:instrText xml:space="preserve"> ADDIN EN.CITE &lt;EndNote&gt;&lt;Cite&gt;&lt;Author&gt;Graham&lt;/Author&gt;&lt;Year&gt;2015&lt;/Year&gt;&lt;RecNum&gt;248981&lt;/RecNum&gt;&lt;DisplayText&gt;(Graham, 2015)&lt;/DisplayText&gt;&lt;record&gt;&lt;rec-number&gt;248981&lt;/rec-number&gt;&lt;foreign-keys&gt;&lt;key app="EN" db-id="wf2e9ez5usedrqevawax09t1p0d0x5rexffv" timestamp="1456439070"&gt;248981&lt;/key&gt;&lt;/foreign-keys&gt;&lt;ref-type name="Book"&gt;6&lt;/ref-type&gt;&lt;contributors&gt;&lt;authors&gt;&lt;author&gt;Graham, G.&lt;/author&gt;&lt;/authors&gt;&lt;/contributors&gt;&lt;titles&gt;&lt;title&gt;The Abraham dilemma: A divine delusion&lt;/title&gt;&lt;/titles&gt;&lt;dates&gt;&lt;year&gt;2015&lt;/year&gt;&lt;/dates&gt;&lt;pub-location&gt;Oxford, UK&lt;/pub-location&gt;&lt;publisher&gt;Oxford University Press&lt;/publisher&gt;&lt;urls&gt;&lt;/urls&gt;&lt;/record&gt;&lt;/Cite&gt;&lt;/EndNote&gt;</w:instrText>
      </w:r>
      <w:r w:rsidR="00DE7591">
        <w:rPr>
          <w:rFonts w:cs="Times New Roman"/>
        </w:rPr>
        <w:fldChar w:fldCharType="separate"/>
      </w:r>
      <w:r w:rsidR="00DE7591">
        <w:rPr>
          <w:rFonts w:cs="Times New Roman"/>
          <w:noProof/>
        </w:rPr>
        <w:t>(Graham, 2015)</w:t>
      </w:r>
      <w:r w:rsidR="00DE7591">
        <w:rPr>
          <w:rFonts w:cs="Times New Roman"/>
        </w:rPr>
        <w:fldChar w:fldCharType="end"/>
      </w:r>
      <w:r w:rsidR="008477C5">
        <w:rPr>
          <w:rFonts w:cs="Times New Roman"/>
        </w:rPr>
        <w:t xml:space="preserve">. </w:t>
      </w:r>
      <w:r w:rsidR="00EE0B40">
        <w:rPr>
          <w:rFonts w:cs="Times New Roman"/>
        </w:rPr>
        <w:t>We suggest that</w:t>
      </w:r>
      <w:r w:rsidR="003A0558">
        <w:rPr>
          <w:rFonts w:cs="Times New Roman"/>
        </w:rPr>
        <w:t xml:space="preserve"> </w:t>
      </w:r>
      <w:r>
        <w:rPr>
          <w:rFonts w:cs="Times New Roman"/>
        </w:rPr>
        <w:t>scientists</w:t>
      </w:r>
      <w:r w:rsidR="006F38C3">
        <w:rPr>
          <w:rFonts w:cs="Times New Roman"/>
        </w:rPr>
        <w:t xml:space="preserve"> who take </w:t>
      </w:r>
      <w:r w:rsidR="00CE5B3E">
        <w:rPr>
          <w:rFonts w:cs="Times New Roman"/>
        </w:rPr>
        <w:t xml:space="preserve">a </w:t>
      </w:r>
      <w:r w:rsidR="006F38C3">
        <w:rPr>
          <w:rFonts w:cs="Times New Roman"/>
        </w:rPr>
        <w:t>bio-cultural</w:t>
      </w:r>
      <w:r w:rsidR="00B95BEF">
        <w:rPr>
          <w:rFonts w:cs="Times New Roman"/>
        </w:rPr>
        <w:t xml:space="preserve"> </w:t>
      </w:r>
      <w:r w:rsidR="006F38C3">
        <w:rPr>
          <w:rFonts w:cs="Times New Roman"/>
        </w:rPr>
        <w:t xml:space="preserve">approach to the study of </w:t>
      </w:r>
      <w:r w:rsidR="00B95BEF">
        <w:rPr>
          <w:rFonts w:cs="Times New Roman"/>
        </w:rPr>
        <w:t>religion</w:t>
      </w:r>
      <w:r w:rsidR="003646F9">
        <w:rPr>
          <w:rFonts w:cs="Times New Roman"/>
        </w:rPr>
        <w:t xml:space="preserve"> are </w:t>
      </w:r>
      <w:r w:rsidR="00A04291">
        <w:rPr>
          <w:rFonts w:cs="Times New Roman"/>
        </w:rPr>
        <w:t>well positioned</w:t>
      </w:r>
      <w:r w:rsidR="008477C5">
        <w:rPr>
          <w:rFonts w:cs="Times New Roman"/>
        </w:rPr>
        <w:t xml:space="preserve"> to play a leading role</w:t>
      </w:r>
      <w:r w:rsidR="00EE0B40">
        <w:rPr>
          <w:rFonts w:cs="Times New Roman"/>
        </w:rPr>
        <w:t xml:space="preserve"> in develop</w:t>
      </w:r>
      <w:r w:rsidR="00E830EF">
        <w:rPr>
          <w:rFonts w:cs="Times New Roman"/>
        </w:rPr>
        <w:t>ing</w:t>
      </w:r>
      <w:r w:rsidR="00EE0B40">
        <w:rPr>
          <w:rFonts w:cs="Times New Roman"/>
        </w:rPr>
        <w:t xml:space="preserve"> a</w:t>
      </w:r>
      <w:r w:rsidR="00A04291">
        <w:rPr>
          <w:rFonts w:cs="Times New Roman"/>
        </w:rPr>
        <w:t xml:space="preserve"> comprehensive</w:t>
      </w:r>
      <w:r w:rsidR="00E830EF">
        <w:rPr>
          <w:rFonts w:cs="Times New Roman"/>
        </w:rPr>
        <w:t xml:space="preserve"> and nuanced</w:t>
      </w:r>
      <w:r w:rsidR="00A04291">
        <w:rPr>
          <w:rFonts w:cs="Times New Roman"/>
        </w:rPr>
        <w:t xml:space="preserve"> theory</w:t>
      </w:r>
      <w:r w:rsidR="004345CF">
        <w:rPr>
          <w:rFonts w:cs="Times New Roman"/>
        </w:rPr>
        <w:t xml:space="preserve"> </w:t>
      </w:r>
      <w:r w:rsidR="002E65F2">
        <w:rPr>
          <w:rFonts w:cs="Times New Roman"/>
        </w:rPr>
        <w:t>of belief</w:t>
      </w:r>
      <w:r w:rsidR="0056448E">
        <w:rPr>
          <w:rFonts w:cs="Times New Roman"/>
        </w:rPr>
        <w:t xml:space="preserve"> </w:t>
      </w:r>
      <w:r w:rsidR="00F51768">
        <w:rPr>
          <w:rFonts w:cs="Times New Roman"/>
        </w:rPr>
        <w:t xml:space="preserve">formation and malformation </w:t>
      </w:r>
      <w:r w:rsidR="004345CF">
        <w:rPr>
          <w:rFonts w:cs="Times New Roman"/>
        </w:rPr>
        <w:t xml:space="preserve">that </w:t>
      </w:r>
      <w:r w:rsidR="00663B6F">
        <w:rPr>
          <w:rFonts w:cs="Times New Roman"/>
        </w:rPr>
        <w:t xml:space="preserve">situates </w:t>
      </w:r>
      <w:r w:rsidR="00EE0B40">
        <w:rPr>
          <w:rFonts w:cs="Times New Roman"/>
        </w:rPr>
        <w:t>religi</w:t>
      </w:r>
      <w:r w:rsidR="003C247E">
        <w:rPr>
          <w:rFonts w:cs="Times New Roman"/>
        </w:rPr>
        <w:t>ous belief and delusions</w:t>
      </w:r>
      <w:r w:rsidR="00663B6F">
        <w:rPr>
          <w:rFonts w:cs="Times New Roman"/>
        </w:rPr>
        <w:t xml:space="preserve"> in a multidimensional doxastic landscape, and that illuminates </w:t>
      </w:r>
      <w:r w:rsidR="00EE0B40">
        <w:rPr>
          <w:rFonts w:cs="Times New Roman"/>
        </w:rPr>
        <w:t xml:space="preserve">the </w:t>
      </w:r>
      <w:r w:rsidR="00663B6F">
        <w:rPr>
          <w:rFonts w:cs="Times New Roman"/>
        </w:rPr>
        <w:t xml:space="preserve">connections and </w:t>
      </w:r>
      <w:r w:rsidR="00EE0B40">
        <w:rPr>
          <w:rFonts w:cs="Times New Roman"/>
        </w:rPr>
        <w:t>differences between the two</w:t>
      </w:r>
      <w:r w:rsidR="008477C5">
        <w:rPr>
          <w:rFonts w:cs="Times New Roman"/>
        </w:rPr>
        <w:t>.</w:t>
      </w:r>
      <w:r w:rsidR="003A0558">
        <w:rPr>
          <w:rFonts w:cs="Times New Roman"/>
        </w:rPr>
        <w:t xml:space="preserve"> </w:t>
      </w:r>
      <w:r w:rsidR="008B05E5">
        <w:rPr>
          <w:rFonts w:cs="Times New Roman"/>
        </w:rPr>
        <w:t xml:space="preserve">Thus </w:t>
      </w:r>
      <w:r w:rsidR="00B46416">
        <w:rPr>
          <w:rFonts w:cs="Times New Roman"/>
        </w:rPr>
        <w:t>our</w:t>
      </w:r>
      <w:r w:rsidR="0082354F">
        <w:rPr>
          <w:rFonts w:cs="Times New Roman"/>
        </w:rPr>
        <w:t xml:space="preserve"> Hilbert Problem </w:t>
      </w:r>
      <w:r w:rsidR="002D28E3">
        <w:rPr>
          <w:rFonts w:cs="Times New Roman"/>
        </w:rPr>
        <w:t>in</w:t>
      </w:r>
      <w:r w:rsidR="0082354F">
        <w:rPr>
          <w:rFonts w:cs="Times New Roman"/>
        </w:rPr>
        <w:t xml:space="preserve"> the </w:t>
      </w:r>
      <w:r w:rsidR="002D28E3">
        <w:rPr>
          <w:rFonts w:cs="Times New Roman"/>
        </w:rPr>
        <w:t>study</w:t>
      </w:r>
      <w:r w:rsidR="0082354F">
        <w:rPr>
          <w:rFonts w:cs="Times New Roman"/>
        </w:rPr>
        <w:t xml:space="preserve"> of religion</w:t>
      </w:r>
      <w:r w:rsidR="008477C5">
        <w:rPr>
          <w:rFonts w:cs="Times New Roman"/>
        </w:rPr>
        <w:t xml:space="preserve"> is</w:t>
      </w:r>
      <w:r w:rsidR="00C24301">
        <w:rPr>
          <w:rFonts w:cs="Times New Roman"/>
        </w:rPr>
        <w:t>:</w:t>
      </w:r>
      <w:r w:rsidR="008477C5">
        <w:rPr>
          <w:rFonts w:cs="Times New Roman"/>
        </w:rPr>
        <w:t xml:space="preserve"> </w:t>
      </w:r>
      <w:r w:rsidR="00EE0B40">
        <w:rPr>
          <w:rFonts w:cs="Times New Roman"/>
          <w:i/>
        </w:rPr>
        <w:t>W</w:t>
      </w:r>
      <w:r w:rsidR="0082354F" w:rsidRPr="008477C5">
        <w:rPr>
          <w:rFonts w:cs="Times New Roman"/>
          <w:i/>
        </w:rPr>
        <w:t xml:space="preserve">hy </w:t>
      </w:r>
      <w:r w:rsidR="0082354F" w:rsidRPr="009A2B84">
        <w:rPr>
          <w:rFonts w:ascii="Cambria" w:hAnsi="Cambria" w:cs="Times New Roman"/>
          <w:i/>
        </w:rPr>
        <w:t>is belief in God not a delusion?</w:t>
      </w:r>
    </w:p>
    <w:p w14:paraId="2B49AAAF" w14:textId="77777777" w:rsidR="00DE03CF" w:rsidRPr="009A2B84" w:rsidRDefault="00DE03CF" w:rsidP="00BC65C4">
      <w:pPr>
        <w:spacing w:line="480" w:lineRule="auto"/>
        <w:rPr>
          <w:rFonts w:ascii="Cambria" w:hAnsi="Cambria" w:cs="Times New Roman"/>
        </w:rPr>
      </w:pPr>
    </w:p>
    <w:p w14:paraId="17B8A13F" w14:textId="2F4C2DD3" w:rsidR="00E04D2B" w:rsidRDefault="00EE0B40" w:rsidP="00BC65C4">
      <w:pPr>
        <w:spacing w:line="480" w:lineRule="auto"/>
        <w:rPr>
          <w:rFonts w:ascii="Cambria" w:hAnsi="Cambria"/>
          <w:color w:val="000000"/>
        </w:rPr>
      </w:pPr>
      <w:r w:rsidRPr="009A2B84">
        <w:rPr>
          <w:rFonts w:ascii="Cambria" w:hAnsi="Cambria" w:cs="Times New Roman"/>
        </w:rPr>
        <w:t>How might this Hilbert Problem be solved</w:t>
      </w:r>
      <w:r w:rsidR="002E65F2" w:rsidRPr="009A2B84">
        <w:rPr>
          <w:rFonts w:ascii="Cambria" w:hAnsi="Cambria" w:cs="Times New Roman"/>
        </w:rPr>
        <w:t>?</w:t>
      </w:r>
      <w:r w:rsidR="007C512F" w:rsidRPr="009A2B84">
        <w:rPr>
          <w:rFonts w:ascii="Cambria" w:hAnsi="Cambria" w:cs="Times New Roman"/>
        </w:rPr>
        <w:t xml:space="preserve"> </w:t>
      </w:r>
      <w:r w:rsidR="00653BE4">
        <w:rPr>
          <w:rFonts w:ascii="Cambria" w:hAnsi="Cambria" w:cs="Times New Roman"/>
        </w:rPr>
        <w:t xml:space="preserve">One potentially fruitful </w:t>
      </w:r>
      <w:r w:rsidR="00305220">
        <w:rPr>
          <w:rFonts w:ascii="Cambria" w:hAnsi="Cambria" w:cs="Times New Roman"/>
        </w:rPr>
        <w:t>star</w:t>
      </w:r>
      <w:r w:rsidR="004B4DF7">
        <w:rPr>
          <w:rFonts w:ascii="Cambria" w:hAnsi="Cambria" w:cs="Times New Roman"/>
        </w:rPr>
        <w:t>t</w:t>
      </w:r>
      <w:r w:rsidR="00305220">
        <w:rPr>
          <w:rFonts w:ascii="Cambria" w:hAnsi="Cambria" w:cs="Times New Roman"/>
        </w:rPr>
        <w:t>ing point</w:t>
      </w:r>
      <w:r w:rsidR="00653BE4">
        <w:rPr>
          <w:rFonts w:ascii="Cambria" w:hAnsi="Cambria" w:cs="Times New Roman"/>
        </w:rPr>
        <w:t xml:space="preserve"> is </w:t>
      </w:r>
      <w:r w:rsidR="00305220">
        <w:rPr>
          <w:rFonts w:ascii="Cambria" w:hAnsi="Cambria" w:cs="Times New Roman"/>
        </w:rPr>
        <w:t>to bring together research paradigms from the</w:t>
      </w:r>
      <w:r w:rsidR="00653BE4">
        <w:rPr>
          <w:rFonts w:ascii="Cambria" w:hAnsi="Cambria" w:cs="Times New Roman"/>
        </w:rPr>
        <w:t xml:space="preserve"> </w:t>
      </w:r>
      <w:r w:rsidR="00FA17F3">
        <w:rPr>
          <w:rFonts w:ascii="Cambria" w:hAnsi="Cambria" w:cs="Times New Roman"/>
        </w:rPr>
        <w:t>delusions literature and the religion literature.</w:t>
      </w:r>
      <w:r w:rsidR="00EA7186">
        <w:rPr>
          <w:rFonts w:ascii="Cambria" w:hAnsi="Cambria"/>
          <w:color w:val="000000"/>
        </w:rPr>
        <w:t xml:space="preserve"> </w:t>
      </w:r>
      <w:r w:rsidR="00066B58">
        <w:rPr>
          <w:rFonts w:ascii="Cambria" w:hAnsi="Cambria"/>
          <w:color w:val="000000"/>
        </w:rPr>
        <w:t xml:space="preserve">For example, </w:t>
      </w:r>
      <w:r w:rsidR="0050413B">
        <w:rPr>
          <w:rFonts w:ascii="Cambria" w:hAnsi="Cambria"/>
          <w:color w:val="000000"/>
        </w:rPr>
        <w:t>r</w:t>
      </w:r>
      <w:r w:rsidR="00414783">
        <w:rPr>
          <w:rFonts w:ascii="Cambria" w:hAnsi="Cambria"/>
          <w:color w:val="000000"/>
        </w:rPr>
        <w:t>ecent meta-analyses</w:t>
      </w:r>
      <w:r w:rsidR="00FE350C">
        <w:rPr>
          <w:rFonts w:ascii="Cambria" w:hAnsi="Cambria"/>
          <w:color w:val="000000"/>
        </w:rPr>
        <w:t xml:space="preserve"> </w:t>
      </w:r>
      <w:r w:rsidR="00007DA7">
        <w:rPr>
          <w:rFonts w:ascii="Cambria" w:hAnsi="Cambria"/>
          <w:color w:val="000000"/>
        </w:rPr>
        <w:t>indicate</w:t>
      </w:r>
      <w:r w:rsidR="00414783">
        <w:rPr>
          <w:rFonts w:ascii="Cambria" w:hAnsi="Cambria"/>
          <w:color w:val="000000"/>
        </w:rPr>
        <w:t xml:space="preserve"> that </w:t>
      </w:r>
      <w:r w:rsidR="00D8145D">
        <w:rPr>
          <w:rFonts w:ascii="Cambria" w:hAnsi="Cambria"/>
          <w:color w:val="000000"/>
        </w:rPr>
        <w:t xml:space="preserve">delusions are associated with </w:t>
      </w:r>
      <w:r w:rsidR="00362E0D">
        <w:rPr>
          <w:rFonts w:ascii="Cambria" w:hAnsi="Cambria"/>
          <w:color w:val="000000"/>
        </w:rPr>
        <w:t xml:space="preserve">a </w:t>
      </w:r>
      <w:r w:rsidR="0050413B">
        <w:rPr>
          <w:rFonts w:ascii="Cambria" w:hAnsi="Cambria"/>
          <w:color w:val="000000"/>
        </w:rPr>
        <w:t xml:space="preserve">tendency to </w:t>
      </w:r>
      <w:r w:rsidR="00362E0D">
        <w:rPr>
          <w:rFonts w:ascii="Cambria" w:hAnsi="Cambria"/>
          <w:color w:val="000000"/>
        </w:rPr>
        <w:t>“jump to conclusions”</w:t>
      </w:r>
      <w:r w:rsidR="0050413B">
        <w:rPr>
          <w:rFonts w:ascii="Cambria" w:hAnsi="Cambria"/>
          <w:color w:val="000000"/>
        </w:rPr>
        <w:t xml:space="preserve">, gathering minimal </w:t>
      </w:r>
      <w:r w:rsidR="00362E0D">
        <w:rPr>
          <w:rFonts w:ascii="Cambria" w:hAnsi="Cambria"/>
          <w:color w:val="000000"/>
        </w:rPr>
        <w:t>data</w:t>
      </w:r>
      <w:r w:rsidR="0050413B">
        <w:rPr>
          <w:rFonts w:ascii="Cambria" w:hAnsi="Cambria"/>
          <w:color w:val="000000"/>
        </w:rPr>
        <w:t xml:space="preserve"> in probabilistic reasoning paradigms</w:t>
      </w:r>
      <w:r w:rsidR="00362E0D">
        <w:rPr>
          <w:rFonts w:ascii="Cambria" w:hAnsi="Cambria"/>
          <w:color w:val="000000"/>
        </w:rPr>
        <w:t xml:space="preserve"> </w:t>
      </w:r>
      <w:r w:rsidR="00414783" w:rsidRPr="00C30CEC">
        <w:rPr>
          <w:rFonts w:cs="Times New Roman"/>
        </w:rPr>
        <w:fldChar w:fldCharType="begin">
          <w:fldData xml:space="preserve">PEVuZE5vdGU+PENpdGU+PEF1dGhvcj5TbzwvQXV0aG9yPjxZZWFyPjIwMTY8L1llYXI+PFJlY051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</w:fldData>
        </w:fldChar>
      </w:r>
      <w:r w:rsidR="00593058">
        <w:rPr>
          <w:rFonts w:cs="Times New Roman"/>
        </w:rPr>
        <w:instrText xml:space="preserve"> ADDIN EN.CITE </w:instrText>
      </w:r>
      <w:r w:rsidR="00593058">
        <w:rPr>
          <w:rFonts w:cs="Times New Roman"/>
        </w:rPr>
        <w:fldChar w:fldCharType="begin">
          <w:fldData xml:space="preserve">PEVuZE5vdGU+PENpdGU+PEF1dGhvcj5TbzwvQXV0aG9yPjxZZWFyPjIwMTY8L1llYXI+PFJlY051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</w:fldData>
        </w:fldChar>
      </w:r>
      <w:r w:rsidR="00593058">
        <w:rPr>
          <w:rFonts w:cs="Times New Roman"/>
        </w:rPr>
        <w:instrText xml:space="preserve"> ADDIN EN.CITE.DATA </w:instrText>
      </w:r>
      <w:r w:rsidR="00593058">
        <w:rPr>
          <w:rFonts w:cs="Times New Roman"/>
        </w:rPr>
      </w:r>
      <w:r w:rsidR="00593058">
        <w:rPr>
          <w:rFonts w:cs="Times New Roman"/>
        </w:rPr>
        <w:fldChar w:fldCharType="end"/>
      </w:r>
      <w:r w:rsidR="00414783" w:rsidRPr="00C30CEC">
        <w:rPr>
          <w:rFonts w:cs="Times New Roman"/>
        </w:rPr>
      </w:r>
      <w:r w:rsidR="00414783" w:rsidRPr="00C30CEC">
        <w:rPr>
          <w:rFonts w:cs="Times New Roman"/>
        </w:rPr>
        <w:fldChar w:fldCharType="separate"/>
      </w:r>
      <w:r w:rsidR="00593058">
        <w:rPr>
          <w:rFonts w:cs="Times New Roman"/>
          <w:noProof/>
        </w:rPr>
        <w:t>(Dudley, Taylor, Wickham, &amp; Hutton, 2016; McLean, Mattiske, &amp; Balzan, 2016; Ross, McKay, Coltheart, &amp; Langdon, 2015; So et al., 2016)</w:t>
      </w:r>
      <w:r w:rsidR="00414783" w:rsidRPr="00C30CEC">
        <w:rPr>
          <w:rFonts w:cs="Times New Roman"/>
        </w:rPr>
        <w:fldChar w:fldCharType="end"/>
      </w:r>
      <w:r w:rsidR="00414783" w:rsidRPr="00C30CEC">
        <w:rPr>
          <w:rFonts w:cs="Times New Roman"/>
        </w:rPr>
        <w:t>.</w:t>
      </w:r>
      <w:r w:rsidR="00414783" w:rsidRPr="00C30CEC" w:rsidDel="00433DE5">
        <w:rPr>
          <w:rFonts w:cs="Times New Roman"/>
        </w:rPr>
        <w:t xml:space="preserve"> </w:t>
      </w:r>
      <w:r w:rsidR="00C30CEC" w:rsidRPr="00C30CEC">
        <w:rPr>
          <w:color w:val="000000"/>
        </w:rPr>
        <w:t xml:space="preserve">However, little is known about how such biases </w:t>
      </w:r>
      <w:r w:rsidR="00FA17F3">
        <w:rPr>
          <w:color w:val="000000"/>
        </w:rPr>
        <w:t xml:space="preserve">might </w:t>
      </w:r>
      <w:r w:rsidR="00C30CEC" w:rsidRPr="00C30CEC">
        <w:rPr>
          <w:color w:val="000000"/>
        </w:rPr>
        <w:t>interact with social processes to produce beliefs that spread and amplify throughout populations</w:t>
      </w:r>
      <w:r w:rsidR="00C30CEC">
        <w:rPr>
          <w:color w:val="000000"/>
        </w:rPr>
        <w:t xml:space="preserve">. </w:t>
      </w:r>
      <w:r w:rsidR="00D8145D" w:rsidRPr="00C30CEC">
        <w:rPr>
          <w:color w:val="000000"/>
        </w:rPr>
        <w:t xml:space="preserve">Can individuals “catch” a propensity to </w:t>
      </w:r>
      <w:r w:rsidR="00FA17F3">
        <w:rPr>
          <w:color w:val="000000"/>
        </w:rPr>
        <w:t>form beliefs</w:t>
      </w:r>
      <w:r w:rsidR="00D8145D" w:rsidRPr="00C30CEC">
        <w:rPr>
          <w:color w:val="000000"/>
        </w:rPr>
        <w:t xml:space="preserve"> on the basis of </w:t>
      </w:r>
      <w:r w:rsidR="00FA17F3">
        <w:rPr>
          <w:color w:val="000000"/>
        </w:rPr>
        <w:t>limited</w:t>
      </w:r>
      <w:r w:rsidR="00D8145D" w:rsidRPr="00C30CEC">
        <w:rPr>
          <w:color w:val="000000"/>
        </w:rPr>
        <w:t xml:space="preserve"> evidence, </w:t>
      </w:r>
      <w:r w:rsidR="00FE5808">
        <w:rPr>
          <w:color w:val="000000"/>
        </w:rPr>
        <w:t xml:space="preserve">potentially </w:t>
      </w:r>
      <w:r w:rsidR="00D8145D" w:rsidRPr="00C30CEC">
        <w:rPr>
          <w:color w:val="000000"/>
        </w:rPr>
        <w:t xml:space="preserve">transforming </w:t>
      </w:r>
      <w:r w:rsidR="00FE350C">
        <w:rPr>
          <w:color w:val="000000"/>
        </w:rPr>
        <w:t xml:space="preserve">biased </w:t>
      </w:r>
      <w:r w:rsidR="00D8145D" w:rsidRPr="00C30CEC">
        <w:rPr>
          <w:color w:val="000000"/>
        </w:rPr>
        <w:t>individual</w:t>
      </w:r>
      <w:r w:rsidR="00FE350C">
        <w:rPr>
          <w:color w:val="000000"/>
        </w:rPr>
        <w:t>-level</w:t>
      </w:r>
      <w:r w:rsidR="00D8145D" w:rsidRPr="00C30CEC">
        <w:rPr>
          <w:color w:val="000000"/>
        </w:rPr>
        <w:t xml:space="preserve"> decisions into social </w:t>
      </w:r>
      <w:r w:rsidR="007A5122">
        <w:rPr>
          <w:color w:val="000000"/>
        </w:rPr>
        <w:t xml:space="preserve">(perhaps religious) </w:t>
      </w:r>
      <w:r w:rsidR="007A5122" w:rsidRPr="009A598D">
        <w:rPr>
          <w:color w:val="000000"/>
        </w:rPr>
        <w:t>traditions?</w:t>
      </w:r>
      <w:r w:rsidR="007A5122">
        <w:rPr>
          <w:color w:val="000000"/>
        </w:rPr>
        <w:t xml:space="preserve"> In particular, given prominent claims that </w:t>
      </w:r>
      <w:r w:rsidR="007A5122" w:rsidRPr="009A598D">
        <w:rPr>
          <w:color w:val="000000"/>
        </w:rPr>
        <w:t xml:space="preserve">humans exhibit a particular tendency to jump to </w:t>
      </w:r>
      <w:r w:rsidR="007A5122" w:rsidRPr="007A5122">
        <w:rPr>
          <w:color w:val="000000"/>
        </w:rPr>
        <w:t xml:space="preserve">conclusions in the specific domain of </w:t>
      </w:r>
      <w:r w:rsidR="007A5122" w:rsidRPr="007A5122">
        <w:rPr>
          <w:i/>
          <w:color w:val="000000"/>
        </w:rPr>
        <w:t>agency detection</w:t>
      </w:r>
      <w:r w:rsidR="004C09E6" w:rsidRPr="00616511">
        <w:rPr>
          <w:color w:val="000000"/>
        </w:rPr>
        <w:t xml:space="preserve"> </w:t>
      </w:r>
      <w:r w:rsidR="00362E0D">
        <w:rPr>
          <w:color w:val="000000"/>
        </w:rPr>
        <w:fldChar w:fldCharType="begin"/>
      </w:r>
      <w:r w:rsidR="00593058">
        <w:rPr>
          <w:color w:val="000000"/>
        </w:rPr>
        <w:instrText xml:space="preserve"> ADDIN EN.CITE &lt;EndNote&gt;&lt;Cite&gt;&lt;Author&gt;Barrett&lt;/Author&gt;&lt;Year&gt;2000&lt;/Year&gt;&lt;RecNum&gt;249359&lt;/RecNum&gt;&lt;DisplayText&gt;(Barrett, 2000; Guthrie, 1993)&lt;/DisplayText&gt;&lt;record&gt;&lt;rec-number&gt;249359&lt;/rec-number&gt;&lt;foreign-keys&gt;&lt;key app="EN" db-id="wf2e9ez5usedrqevawax09t1p0d0x5rexffv" timestamp="1465231992"&gt;249359&lt;/key&gt;&lt;key app="ENWeb" db-id=""&gt;0&lt;/key&gt;&lt;/foreign-keys&gt;&lt;ref-type name="Journal Article"&gt;17&lt;/ref-type&gt;&lt;contributors&gt;&lt;authors&gt;&lt;author&gt;Barrett, J. L.&lt;/author&gt;&lt;/authors&gt;&lt;/contributors&gt;&lt;titles&gt;&lt;title&gt;Exploring the natural foundations of religion&lt;/title&gt;&lt;secondary-title&gt;Trends in Cognitive Sciences&lt;/secondary-title&gt;&lt;/titles&gt;&lt;periodical&gt;&lt;full-title&gt;TRENDS in Cognitive Sciences&lt;/full-title&gt;&lt;/periodical&gt;&lt;pages&gt;29-34&lt;/pages&gt;&lt;volume&gt;4&lt;/volume&gt;&lt;number&gt;1&lt;/number&gt;&lt;dates&gt;&lt;year&gt;2000&lt;/year&gt;&lt;/dates&gt;&lt;urls&gt;&lt;/urls&gt;&lt;electronic-resource-num&gt;10.1016/s1364-6613(99)01419-9 &lt;/electronic-resource-num&gt;&lt;/record&gt;&lt;/Cite&gt;&lt;Cite&gt;&lt;Author&gt;Guthrie&lt;/Author&gt;&lt;Year&gt;1993&lt;/Year&gt;&lt;RecNum&gt;249358&lt;/RecNum&gt;&lt;record&gt;&lt;rec-number&gt;249358&lt;/rec-number&gt;&lt;foreign-keys&gt;&lt;key app="EN" db-id="wf2e9ez5usedrqevawax09t1p0d0x5rexffv" timestamp="1465228811"&gt;249358&lt;/key&gt;&lt;/foreign-keys&gt;&lt;ref-type name="Book"&gt;6&lt;/ref-type&gt;&lt;contributors&gt;&lt;authors&gt;&lt;author&gt;Guthrie, S. E.&lt;/author&gt;&lt;/authors&gt;&lt;/contributors&gt;&lt;titles&gt;&lt;title&gt;Faces in the clouds: A new theory of religion&lt;/title&gt;&lt;/titles&gt;&lt;dates&gt;&lt;year&gt;1993&lt;/year&gt;&lt;/dates&gt;&lt;pub-location&gt;New York, NY&lt;/pub-location&gt;&lt;publisher&gt;Oxford University Press&lt;/publisher&gt;&lt;urls&gt;&lt;/urls&gt;&lt;/record&gt;&lt;/Cite&gt;&lt;/EndNote&gt;</w:instrText>
      </w:r>
      <w:r w:rsidR="00362E0D">
        <w:rPr>
          <w:color w:val="000000"/>
        </w:rPr>
        <w:fldChar w:fldCharType="separate"/>
      </w:r>
      <w:r w:rsidR="00362E0D">
        <w:rPr>
          <w:noProof/>
          <w:color w:val="000000"/>
        </w:rPr>
        <w:t>(Barrett, 2000; Guthrie, 1993)</w:t>
      </w:r>
      <w:r w:rsidR="00362E0D">
        <w:rPr>
          <w:color w:val="000000"/>
        </w:rPr>
        <w:fldChar w:fldCharType="end"/>
      </w:r>
      <w:r w:rsidR="00616511" w:rsidRPr="00616511">
        <w:rPr>
          <w:color w:val="000000"/>
        </w:rPr>
        <w:t>,</w:t>
      </w:r>
      <w:r w:rsidR="007A5122" w:rsidRPr="00616511">
        <w:rPr>
          <w:color w:val="000000"/>
        </w:rPr>
        <w:t xml:space="preserve"> </w:t>
      </w:r>
      <w:r w:rsidR="007A5122" w:rsidRPr="007A5122">
        <w:rPr>
          <w:rFonts w:eastAsia="Calibri"/>
          <w:color w:val="000000"/>
        </w:rPr>
        <w:t xml:space="preserve">do </w:t>
      </w:r>
      <w:r w:rsidR="007A5122" w:rsidRPr="007A5122">
        <w:rPr>
          <w:color w:val="000000"/>
        </w:rPr>
        <w:t xml:space="preserve">tendencies to </w:t>
      </w:r>
      <w:proofErr w:type="spellStart"/>
      <w:r w:rsidR="007A5122" w:rsidRPr="007A5122">
        <w:rPr>
          <w:color w:val="000000"/>
        </w:rPr>
        <w:t>overattribute</w:t>
      </w:r>
      <w:proofErr w:type="spellEnd"/>
      <w:r w:rsidR="007A5122" w:rsidRPr="007A5122">
        <w:rPr>
          <w:color w:val="000000"/>
        </w:rPr>
        <w:t xml:space="preserve"> ambiguous cues to intentional agency amplify in social </w:t>
      </w:r>
      <w:r w:rsidR="00066B58">
        <w:rPr>
          <w:color w:val="000000"/>
        </w:rPr>
        <w:t>settings</w:t>
      </w:r>
      <w:r w:rsidR="007A5122" w:rsidRPr="007A5122">
        <w:rPr>
          <w:color w:val="000000"/>
        </w:rPr>
        <w:t>?</w:t>
      </w:r>
    </w:p>
    <w:p w14:paraId="4B7EE55E" w14:textId="77777777" w:rsidR="00E04D2B" w:rsidRDefault="00E04D2B" w:rsidP="00BC65C4">
      <w:pPr>
        <w:spacing w:line="480" w:lineRule="auto"/>
        <w:rPr>
          <w:rFonts w:cs="Times New Roman"/>
        </w:rPr>
      </w:pPr>
    </w:p>
    <w:p w14:paraId="3BBCABF2" w14:textId="21FD837E" w:rsidR="00CE3A29" w:rsidRPr="00E04D2B" w:rsidRDefault="005B7A35" w:rsidP="00BC65C4">
      <w:pPr>
        <w:spacing w:line="480" w:lineRule="auto"/>
        <w:rPr>
          <w:rFonts w:ascii="Cambria" w:hAnsi="Cambria"/>
          <w:color w:val="000000"/>
        </w:rPr>
      </w:pPr>
      <w:r>
        <w:rPr>
          <w:rFonts w:cs="Times New Roman"/>
        </w:rPr>
        <w:t>To address such questions w</w:t>
      </w:r>
      <w:r w:rsidR="00B8498D">
        <w:rPr>
          <w:rFonts w:cs="Times New Roman"/>
        </w:rPr>
        <w:t xml:space="preserve">e advocate </w:t>
      </w:r>
      <w:r w:rsidR="00220EE8" w:rsidRPr="009A2B84">
        <w:rPr>
          <w:rFonts w:ascii="Cambria" w:hAnsi="Cambria"/>
        </w:rPr>
        <w:t xml:space="preserve">a research </w:t>
      </w:r>
      <w:proofErr w:type="spellStart"/>
      <w:r w:rsidR="00220EE8" w:rsidRPr="009A2B84">
        <w:rPr>
          <w:rFonts w:ascii="Cambria" w:hAnsi="Cambria"/>
        </w:rPr>
        <w:t>programme</w:t>
      </w:r>
      <w:proofErr w:type="spellEnd"/>
      <w:r w:rsidR="00220EE8" w:rsidRPr="009A2B84">
        <w:rPr>
          <w:rFonts w:ascii="Cambria" w:hAnsi="Cambria"/>
        </w:rPr>
        <w:t xml:space="preserve"> that integrates</w:t>
      </w:r>
      <w:r w:rsidR="00220EE8" w:rsidRPr="009A2B84">
        <w:rPr>
          <w:rFonts w:ascii="Cambria" w:hAnsi="Cambria"/>
          <w:b/>
          <w:color w:val="000000"/>
        </w:rPr>
        <w:t xml:space="preserve"> </w:t>
      </w:r>
      <w:r w:rsidR="00220EE8" w:rsidRPr="009A2B84">
        <w:rPr>
          <w:rFonts w:ascii="Cambria" w:hAnsi="Cambria"/>
          <w:color w:val="000000"/>
        </w:rPr>
        <w:t>work</w:t>
      </w:r>
      <w:r w:rsidR="00220EE8">
        <w:rPr>
          <w:rFonts w:ascii="Cambria" w:hAnsi="Cambria"/>
          <w:color w:val="000000"/>
        </w:rPr>
        <w:t xml:space="preserve"> </w:t>
      </w:r>
      <w:r w:rsidR="00220EE8" w:rsidRPr="009A2B84">
        <w:rPr>
          <w:rFonts w:ascii="Cambria" w:hAnsi="Cambria"/>
          <w:color w:val="000000"/>
        </w:rPr>
        <w:t>on the neurocognitive underpinnings of delusions</w:t>
      </w:r>
      <w:r w:rsidR="00220EE8" w:rsidDel="00220EE8">
        <w:rPr>
          <w:rFonts w:cs="Times New Roman"/>
        </w:rPr>
        <w:t xml:space="preserve"> </w:t>
      </w:r>
      <w:r w:rsidR="00CE3A29" w:rsidRPr="009A2B84">
        <w:rPr>
          <w:rFonts w:ascii="Cambria" w:hAnsi="Cambria"/>
          <w:color w:val="000000"/>
        </w:rPr>
        <w:t>(e.g., data-gathe</w:t>
      </w:r>
      <w:r w:rsidR="00425A08">
        <w:rPr>
          <w:rFonts w:ascii="Cambria" w:hAnsi="Cambria"/>
          <w:color w:val="000000"/>
        </w:rPr>
        <w:t>ring paradigms from the cognitive neuropsychiatry</w:t>
      </w:r>
      <w:r w:rsidR="00CE3A29" w:rsidRPr="009A2B84">
        <w:rPr>
          <w:rFonts w:ascii="Cambria" w:hAnsi="Cambria"/>
          <w:color w:val="000000"/>
        </w:rPr>
        <w:t xml:space="preserve"> literature) </w:t>
      </w:r>
      <w:r w:rsidR="00D56638" w:rsidRPr="009A2B84">
        <w:rPr>
          <w:rFonts w:ascii="Cambria" w:hAnsi="Cambria"/>
          <w:color w:val="000000"/>
        </w:rPr>
        <w:t xml:space="preserve">with </w:t>
      </w:r>
      <w:r w:rsidR="00CE3A29" w:rsidRPr="009A2B84">
        <w:rPr>
          <w:rFonts w:ascii="Cambria" w:hAnsi="Cambria"/>
          <w:color w:val="000000"/>
        </w:rPr>
        <w:t>models and methods used to understand</w:t>
      </w:r>
      <w:r w:rsidR="00481870" w:rsidRPr="009A2B84">
        <w:rPr>
          <w:rFonts w:ascii="Cambria" w:hAnsi="Cambria"/>
          <w:color w:val="000000"/>
        </w:rPr>
        <w:t xml:space="preserve"> </w:t>
      </w:r>
      <w:r w:rsidR="00D56638" w:rsidRPr="009A2B84">
        <w:rPr>
          <w:rFonts w:ascii="Cambria" w:hAnsi="Cambria"/>
          <w:color w:val="000000"/>
        </w:rPr>
        <w:t>sociocult</w:t>
      </w:r>
      <w:r w:rsidR="00713D39">
        <w:rPr>
          <w:rFonts w:ascii="Cambria" w:hAnsi="Cambria"/>
          <w:color w:val="000000"/>
        </w:rPr>
        <w:t>ural transmission</w:t>
      </w:r>
      <w:r w:rsidR="00B80D10">
        <w:rPr>
          <w:rFonts w:ascii="Cambria" w:hAnsi="Cambria"/>
          <w:color w:val="000000"/>
        </w:rPr>
        <w:t xml:space="preserve"> (e.g., </w:t>
      </w:r>
      <w:r w:rsidR="00220EE8">
        <w:rPr>
          <w:rFonts w:ascii="Cambria" w:hAnsi="Cambria"/>
          <w:color w:val="000000"/>
        </w:rPr>
        <w:t xml:space="preserve">information cascade and </w:t>
      </w:r>
      <w:r w:rsidR="00B80D10">
        <w:rPr>
          <w:rFonts w:ascii="Cambria" w:hAnsi="Cambria"/>
          <w:color w:val="000000"/>
        </w:rPr>
        <w:t>transmission chain paradigms from the cultural evolution literature)</w:t>
      </w:r>
      <w:r w:rsidR="00D56638" w:rsidRPr="009A2B84">
        <w:rPr>
          <w:rFonts w:ascii="Cambria" w:hAnsi="Cambria"/>
          <w:color w:val="000000"/>
        </w:rPr>
        <w:t>.</w:t>
      </w:r>
      <w:r w:rsidR="006F38C3" w:rsidRPr="009A2B84">
        <w:rPr>
          <w:rFonts w:ascii="Cambria" w:hAnsi="Cambria"/>
          <w:color w:val="000000"/>
        </w:rPr>
        <w:t xml:space="preserve"> </w:t>
      </w:r>
      <w:r w:rsidR="00713D39">
        <w:rPr>
          <w:rFonts w:ascii="Cambria" w:hAnsi="Cambria"/>
          <w:color w:val="000000"/>
        </w:rPr>
        <w:t>Such</w:t>
      </w:r>
      <w:r w:rsidR="00CE3A29" w:rsidRPr="009A2B84">
        <w:rPr>
          <w:rFonts w:ascii="Cambria" w:hAnsi="Cambria"/>
          <w:color w:val="000000"/>
        </w:rPr>
        <w:t xml:space="preserve"> re</w:t>
      </w:r>
      <w:r w:rsidR="00713D39">
        <w:rPr>
          <w:rFonts w:ascii="Cambria" w:hAnsi="Cambria"/>
          <w:color w:val="000000"/>
        </w:rPr>
        <w:t>search could</w:t>
      </w:r>
      <w:r w:rsidR="000B2F03">
        <w:rPr>
          <w:rFonts w:ascii="Cambria" w:hAnsi="Cambria"/>
          <w:color w:val="000000"/>
        </w:rPr>
        <w:t xml:space="preserve"> shed light on</w:t>
      </w:r>
      <w:r w:rsidR="00CE3A29" w:rsidRPr="009A2B84">
        <w:rPr>
          <w:rFonts w:ascii="Cambria" w:hAnsi="Cambria"/>
          <w:color w:val="000000"/>
        </w:rPr>
        <w:t xml:space="preserve"> </w:t>
      </w:r>
      <w:r w:rsidR="000E32EC">
        <w:rPr>
          <w:rFonts w:ascii="Cambria" w:hAnsi="Cambria"/>
          <w:color w:val="000000"/>
        </w:rPr>
        <w:t>why some</w:t>
      </w:r>
      <w:r w:rsidR="00CE3A29" w:rsidRPr="009A2B84">
        <w:rPr>
          <w:rFonts w:ascii="Cambria" w:hAnsi="Cambria"/>
          <w:color w:val="000000"/>
        </w:rPr>
        <w:t xml:space="preserve"> beliefs </w:t>
      </w:r>
      <w:r w:rsidR="000B2F03">
        <w:rPr>
          <w:rFonts w:ascii="Cambria" w:hAnsi="Cambria"/>
          <w:color w:val="000000"/>
        </w:rPr>
        <w:t>that arise in individual minds spread throughout</w:t>
      </w:r>
      <w:r w:rsidR="00CE3A29" w:rsidRPr="009A2B84">
        <w:rPr>
          <w:rFonts w:ascii="Cambria" w:hAnsi="Cambria"/>
          <w:color w:val="000000"/>
        </w:rPr>
        <w:t xml:space="preserve"> populations</w:t>
      </w:r>
      <w:r w:rsidR="00713D39">
        <w:rPr>
          <w:rFonts w:ascii="Cambria" w:hAnsi="Cambria"/>
          <w:color w:val="000000"/>
        </w:rPr>
        <w:t xml:space="preserve"> and generate stable social traditions, while </w:t>
      </w:r>
      <w:r w:rsidR="005A3144">
        <w:rPr>
          <w:rFonts w:ascii="Cambria" w:hAnsi="Cambria"/>
          <w:color w:val="000000"/>
        </w:rPr>
        <w:t xml:space="preserve">other </w:t>
      </w:r>
      <w:r w:rsidR="00713D39">
        <w:rPr>
          <w:rFonts w:ascii="Cambria" w:hAnsi="Cambria"/>
          <w:color w:val="000000"/>
        </w:rPr>
        <w:t>beliefs</w:t>
      </w:r>
      <w:r w:rsidR="009A2B84" w:rsidRPr="009A2B84">
        <w:rPr>
          <w:rFonts w:ascii="Cambria" w:hAnsi="Cambria"/>
          <w:color w:val="000000"/>
        </w:rPr>
        <w:t xml:space="preserve"> remain </w:t>
      </w:r>
      <w:r w:rsidR="00F86D01">
        <w:rPr>
          <w:rFonts w:ascii="Cambria" w:hAnsi="Cambria"/>
          <w:color w:val="000000"/>
        </w:rPr>
        <w:t xml:space="preserve">the </w:t>
      </w:r>
      <w:r w:rsidR="009A2B84" w:rsidRPr="009A2B84">
        <w:rPr>
          <w:rFonts w:ascii="Cambria" w:eastAsia="Times New Roman" w:hAnsi="Cambria" w:cs="Times New Roman"/>
        </w:rPr>
        <w:t xml:space="preserve">self-contained </w:t>
      </w:r>
      <w:r w:rsidR="00355E1B">
        <w:rPr>
          <w:rFonts w:ascii="Cambria" w:hAnsi="Cambria" w:cs="Times New Roman"/>
        </w:rPr>
        <w:t>province</w:t>
      </w:r>
      <w:r w:rsidR="00355E1B" w:rsidRPr="009A2B84">
        <w:rPr>
          <w:rFonts w:ascii="Cambria" w:hAnsi="Cambria" w:cs="Times New Roman"/>
        </w:rPr>
        <w:t xml:space="preserve"> </w:t>
      </w:r>
      <w:r w:rsidR="009A2B84" w:rsidRPr="009A2B84">
        <w:rPr>
          <w:rFonts w:ascii="Cambria" w:hAnsi="Cambria" w:cs="Times New Roman"/>
        </w:rPr>
        <w:t>of troubled individuals.</w:t>
      </w:r>
    </w:p>
    <w:p w14:paraId="394C6629" w14:textId="77777777" w:rsidR="00F82781" w:rsidRDefault="00F82781" w:rsidP="00BC65C4">
      <w:pPr>
        <w:spacing w:line="480" w:lineRule="auto"/>
        <w:rPr>
          <w:rFonts w:cs="Times New Roman"/>
        </w:rPr>
      </w:pPr>
    </w:p>
    <w:p w14:paraId="498F1CAF" w14:textId="1323ABEE" w:rsidR="00C0320F" w:rsidRPr="00C0320F" w:rsidRDefault="00C0320F" w:rsidP="00BC65C4">
      <w:pPr>
        <w:spacing w:line="480" w:lineRule="auto"/>
        <w:jc w:val="center"/>
        <w:rPr>
          <w:rFonts w:cs="Times New Roman"/>
          <w:b/>
        </w:rPr>
      </w:pPr>
      <w:r w:rsidRPr="00C0320F">
        <w:rPr>
          <w:rFonts w:cs="Times New Roman"/>
          <w:b/>
        </w:rPr>
        <w:t>Acknowledgments</w:t>
      </w:r>
    </w:p>
    <w:p w14:paraId="124C45EF" w14:textId="77777777" w:rsidR="00C0320F" w:rsidRDefault="00C0320F" w:rsidP="00BC65C4">
      <w:pPr>
        <w:spacing w:line="480" w:lineRule="auto"/>
        <w:rPr>
          <w:rFonts w:cs="Times New Roman"/>
        </w:rPr>
      </w:pPr>
    </w:p>
    <w:p w14:paraId="1E828A50" w14:textId="2E8D64A7" w:rsidR="00C0320F" w:rsidRDefault="00316866" w:rsidP="00BC65C4">
      <w:pPr>
        <w:spacing w:line="480" w:lineRule="auto"/>
        <w:rPr>
          <w:rFonts w:cs="Times New Roman"/>
        </w:rPr>
      </w:pPr>
      <w:r>
        <w:rPr>
          <w:rFonts w:cs="Times New Roman"/>
        </w:rPr>
        <w:t>Preparation of this article was supported by a grant from</w:t>
      </w:r>
      <w:r w:rsidR="00C0320F">
        <w:rPr>
          <w:rFonts w:cs="Times New Roman"/>
        </w:rPr>
        <w:t xml:space="preserve"> </w:t>
      </w:r>
      <w:r w:rsidR="00FD1795">
        <w:rPr>
          <w:rFonts w:cs="Times New Roman"/>
        </w:rPr>
        <w:t xml:space="preserve">the </w:t>
      </w:r>
      <w:r w:rsidR="00C0320F">
        <w:rPr>
          <w:rFonts w:cs="Times New Roman"/>
        </w:rPr>
        <w:t xml:space="preserve">John Templeton Foundation </w:t>
      </w:r>
      <w:r w:rsidR="00097560">
        <w:rPr>
          <w:rFonts w:cs="Times New Roman"/>
        </w:rPr>
        <w:t>(</w:t>
      </w:r>
      <w:r w:rsidR="00C0320F">
        <w:rPr>
          <w:rFonts w:cs="Times New Roman"/>
        </w:rPr>
        <w:t xml:space="preserve">grant no. </w:t>
      </w:r>
      <w:r w:rsidR="00E81517">
        <w:rPr>
          <w:rFonts w:cs="Times New Roman"/>
        </w:rPr>
        <w:t>52257</w:t>
      </w:r>
      <w:r w:rsidR="00097560">
        <w:rPr>
          <w:rFonts w:cs="Times New Roman"/>
        </w:rPr>
        <w:t>)</w:t>
      </w:r>
      <w:r w:rsidR="00E81517">
        <w:rPr>
          <w:rFonts w:cs="Times New Roman"/>
        </w:rPr>
        <w:t>.</w:t>
      </w:r>
      <w:r>
        <w:rPr>
          <w:rFonts w:cs="Times New Roman"/>
        </w:rPr>
        <w:t xml:space="preserve"> The opinions expressed are those of the authors and do not necessarily reflect the view</w:t>
      </w:r>
      <w:r w:rsidR="00FD1795">
        <w:rPr>
          <w:rFonts w:cs="Times New Roman"/>
        </w:rPr>
        <w:t>s</w:t>
      </w:r>
      <w:r>
        <w:rPr>
          <w:rFonts w:cs="Times New Roman"/>
        </w:rPr>
        <w:t xml:space="preserve"> of the John Templeton Foundation.</w:t>
      </w:r>
    </w:p>
    <w:p w14:paraId="550828C4" w14:textId="77777777" w:rsidR="003A388A" w:rsidRDefault="003A388A" w:rsidP="00BC65C4">
      <w:pPr>
        <w:spacing w:line="480" w:lineRule="auto"/>
        <w:rPr>
          <w:rFonts w:cs="Times New Roman"/>
        </w:rPr>
      </w:pPr>
    </w:p>
    <w:p w14:paraId="388F498C" w14:textId="77777777" w:rsidR="00DE7591" w:rsidRDefault="00E05E31" w:rsidP="00BC65C4">
      <w:pPr>
        <w:spacing w:line="480" w:lineRule="auto"/>
        <w:jc w:val="center"/>
        <w:rPr>
          <w:rFonts w:cs="Times New Roman"/>
          <w:b/>
        </w:rPr>
      </w:pPr>
      <w:r w:rsidRPr="00D21B0B">
        <w:rPr>
          <w:rFonts w:cs="Times New Roman"/>
          <w:b/>
        </w:rPr>
        <w:t>References</w:t>
      </w:r>
    </w:p>
    <w:p w14:paraId="24717826" w14:textId="77777777" w:rsidR="00DE7591" w:rsidRDefault="00DE7591" w:rsidP="00BC65C4">
      <w:pPr>
        <w:spacing w:line="480" w:lineRule="auto"/>
        <w:jc w:val="center"/>
        <w:rPr>
          <w:rFonts w:cs="Times New Roman"/>
          <w:b/>
        </w:rPr>
      </w:pPr>
    </w:p>
    <w:p w14:paraId="027F3103" w14:textId="77777777" w:rsidR="00593058" w:rsidRPr="00593058" w:rsidRDefault="00DE7591" w:rsidP="00593058">
      <w:pPr>
        <w:pStyle w:val="EndNoteBibliography"/>
        <w:ind w:left="720" w:hanging="720"/>
        <w:rPr>
          <w:noProof/>
        </w:rPr>
      </w:pPr>
      <w:r>
        <w:rPr>
          <w:rFonts w:cs="Times New Roman"/>
          <w:b/>
        </w:rPr>
        <w:fldChar w:fldCharType="begin"/>
      </w:r>
      <w:r>
        <w:rPr>
          <w:rFonts w:cs="Times New Roman"/>
          <w:b/>
        </w:rPr>
        <w:instrText xml:space="preserve"> ADDIN EN.REFLIST </w:instrText>
      </w:r>
      <w:r>
        <w:rPr>
          <w:rFonts w:cs="Times New Roman"/>
          <w:b/>
        </w:rPr>
        <w:fldChar w:fldCharType="separate"/>
      </w:r>
      <w:r w:rsidR="00593058" w:rsidRPr="00593058">
        <w:rPr>
          <w:noProof/>
        </w:rPr>
        <w:t xml:space="preserve">Ames, D. (1984). Self shooting of a phantom head. </w:t>
      </w:r>
      <w:r w:rsidR="00593058" w:rsidRPr="00593058">
        <w:rPr>
          <w:i/>
          <w:noProof/>
        </w:rPr>
        <w:t>British Journal of Psychiatry, 145</w:t>
      </w:r>
      <w:r w:rsidR="00593058" w:rsidRPr="00593058">
        <w:rPr>
          <w:noProof/>
        </w:rPr>
        <w:t xml:space="preserve">, 193-194. doi:10.1192/bjp.145.2.193 </w:t>
      </w:r>
    </w:p>
    <w:p w14:paraId="4BFCF15A" w14:textId="77777777" w:rsidR="00593058" w:rsidRPr="00593058" w:rsidRDefault="00593058" w:rsidP="00593058">
      <w:pPr>
        <w:pStyle w:val="EndNoteBibliography"/>
        <w:ind w:left="720" w:hanging="720"/>
        <w:rPr>
          <w:noProof/>
        </w:rPr>
      </w:pPr>
      <w:r w:rsidRPr="00593058">
        <w:rPr>
          <w:noProof/>
        </w:rPr>
        <w:t xml:space="preserve">APA. (2013). </w:t>
      </w:r>
      <w:r w:rsidRPr="00593058">
        <w:rPr>
          <w:i/>
          <w:noProof/>
        </w:rPr>
        <w:t>Diagnostic and statistical manual of mental disorders (5th ed.)</w:t>
      </w:r>
      <w:r w:rsidRPr="00593058">
        <w:rPr>
          <w:noProof/>
        </w:rPr>
        <w:t>. Washington, DC: Author.</w:t>
      </w:r>
    </w:p>
    <w:p w14:paraId="759F4DE6" w14:textId="25A20572" w:rsidR="00593058" w:rsidRPr="00593058" w:rsidRDefault="00593058" w:rsidP="00593058">
      <w:pPr>
        <w:pStyle w:val="EndNoteBibliography"/>
        <w:ind w:left="720" w:hanging="720"/>
        <w:rPr>
          <w:noProof/>
        </w:rPr>
      </w:pPr>
      <w:r w:rsidRPr="00593058">
        <w:rPr>
          <w:noProof/>
        </w:rPr>
        <w:t xml:space="preserve">Barrett, J. L. (2000). Exploring the natural foundations of religion. </w:t>
      </w:r>
      <w:r w:rsidR="00EE7D7F">
        <w:rPr>
          <w:i/>
          <w:noProof/>
        </w:rPr>
        <w:t>Trends</w:t>
      </w:r>
      <w:r w:rsidRPr="00593058">
        <w:rPr>
          <w:i/>
          <w:noProof/>
        </w:rPr>
        <w:t xml:space="preserve"> in Cognitive Sciences, 4</w:t>
      </w:r>
      <w:r w:rsidRPr="00593058">
        <w:rPr>
          <w:noProof/>
        </w:rPr>
        <w:t xml:space="preserve">(1), 29-34. doi:10.1016/s1364-6613(99)01419-9 </w:t>
      </w:r>
    </w:p>
    <w:p w14:paraId="7168C3ED" w14:textId="77777777" w:rsidR="00593058" w:rsidRPr="00593058" w:rsidRDefault="00593058" w:rsidP="00593058">
      <w:pPr>
        <w:pStyle w:val="EndNoteBibliography"/>
        <w:ind w:left="720" w:hanging="720"/>
        <w:rPr>
          <w:noProof/>
        </w:rPr>
      </w:pPr>
      <w:r w:rsidRPr="00593058">
        <w:rPr>
          <w:noProof/>
        </w:rPr>
        <w:t xml:space="preserve">Barrett, J. L. (2004). </w:t>
      </w:r>
      <w:r w:rsidRPr="00593058">
        <w:rPr>
          <w:i/>
          <w:noProof/>
        </w:rPr>
        <w:t>Why would anyone believe in God?</w:t>
      </w:r>
      <w:r w:rsidRPr="00593058">
        <w:rPr>
          <w:noProof/>
        </w:rPr>
        <w:t xml:space="preserve"> Walnut Creek, CA: Altamira Press.</w:t>
      </w:r>
    </w:p>
    <w:p w14:paraId="604A0589" w14:textId="77777777" w:rsidR="00593058" w:rsidRPr="00593058" w:rsidRDefault="00593058" w:rsidP="00593058">
      <w:pPr>
        <w:pStyle w:val="EndNoteBibliography"/>
        <w:ind w:left="720" w:hanging="720"/>
        <w:rPr>
          <w:noProof/>
        </w:rPr>
      </w:pPr>
      <w:r w:rsidRPr="00593058">
        <w:rPr>
          <w:noProof/>
        </w:rPr>
        <w:t xml:space="preserve">Blaney, P. H. (2015). Paranoid and delusional disorders. In P. H. Blaney, R. F. Krueger, &amp; T. Millon (Eds.), </w:t>
      </w:r>
      <w:r w:rsidRPr="00593058">
        <w:rPr>
          <w:i/>
          <w:noProof/>
        </w:rPr>
        <w:t>Oxford Textbook of Psychopathology (3rd ed.)</w:t>
      </w:r>
      <w:r w:rsidRPr="00593058">
        <w:rPr>
          <w:noProof/>
        </w:rPr>
        <w:t xml:space="preserve"> (pp. 383-417). Oxford, UK: Oxford University Press.</w:t>
      </w:r>
    </w:p>
    <w:p w14:paraId="10C44210" w14:textId="77777777" w:rsidR="00593058" w:rsidRPr="00593058" w:rsidRDefault="00593058" w:rsidP="00593058">
      <w:pPr>
        <w:pStyle w:val="EndNoteBibliography"/>
        <w:ind w:left="720" w:hanging="720"/>
        <w:rPr>
          <w:noProof/>
        </w:rPr>
      </w:pPr>
      <w:r w:rsidRPr="00593058">
        <w:rPr>
          <w:noProof/>
        </w:rPr>
        <w:t xml:space="preserve">Butler, P. V. (2000). Reverse Othello Syndrome subsequent to traumatic brain injury. </w:t>
      </w:r>
      <w:r w:rsidRPr="00593058">
        <w:rPr>
          <w:i/>
          <w:noProof/>
        </w:rPr>
        <w:t>Psychiatry: Interpersonal and Biological Processes, 63</w:t>
      </w:r>
      <w:r w:rsidRPr="00593058">
        <w:rPr>
          <w:noProof/>
        </w:rPr>
        <w:t>(1), 85-92. doi:10.1521/00332747.2000.11024897</w:t>
      </w:r>
    </w:p>
    <w:p w14:paraId="7D5A8A2D" w14:textId="77777777" w:rsidR="00593058" w:rsidRPr="00593058" w:rsidRDefault="00593058" w:rsidP="00593058">
      <w:pPr>
        <w:pStyle w:val="EndNoteBibliography"/>
        <w:ind w:left="720" w:hanging="720"/>
        <w:rPr>
          <w:noProof/>
        </w:rPr>
      </w:pPr>
      <w:r w:rsidRPr="00593058">
        <w:rPr>
          <w:noProof/>
        </w:rPr>
        <w:t xml:space="preserve">Coltheart, M. (2015). Delusions. In R. Scott &amp; S. Kosslyn (Eds.), </w:t>
      </w:r>
      <w:r w:rsidRPr="00593058">
        <w:rPr>
          <w:i/>
          <w:noProof/>
        </w:rPr>
        <w:t>Emerging Trends in the Social and Behavioral Sciences</w:t>
      </w:r>
      <w:r w:rsidRPr="00593058">
        <w:rPr>
          <w:noProof/>
        </w:rPr>
        <w:t xml:space="preserve"> (pp. 1-12). Hoboken, NJ: John Wiley &amp; Sons.</w:t>
      </w:r>
    </w:p>
    <w:p w14:paraId="06D6B57F" w14:textId="77777777" w:rsidR="00593058" w:rsidRPr="00593058" w:rsidRDefault="00593058" w:rsidP="00593058">
      <w:pPr>
        <w:pStyle w:val="EndNoteBibliography"/>
        <w:ind w:left="720" w:hanging="720"/>
        <w:rPr>
          <w:noProof/>
        </w:rPr>
      </w:pPr>
      <w:r w:rsidRPr="00593058">
        <w:rPr>
          <w:noProof/>
        </w:rPr>
        <w:t xml:space="preserve">Coltheart, M., Langdon, R., &amp; McKay, R. (2011). Delusional belief. </w:t>
      </w:r>
      <w:r w:rsidRPr="00593058">
        <w:rPr>
          <w:i/>
          <w:noProof/>
        </w:rPr>
        <w:t>Annual Review of Psychology, 62</w:t>
      </w:r>
      <w:r w:rsidRPr="00593058">
        <w:rPr>
          <w:noProof/>
        </w:rPr>
        <w:t>(5), 271-298. doi:10.1146/annurev.psych.121208.131622</w:t>
      </w:r>
    </w:p>
    <w:p w14:paraId="190C7DFE" w14:textId="77777777" w:rsidR="00593058" w:rsidRPr="00593058" w:rsidRDefault="00593058" w:rsidP="00593058">
      <w:pPr>
        <w:pStyle w:val="EndNoteBibliography"/>
        <w:ind w:left="720" w:hanging="720"/>
        <w:rPr>
          <w:noProof/>
        </w:rPr>
      </w:pPr>
      <w:r w:rsidRPr="00593058">
        <w:rPr>
          <w:noProof/>
        </w:rPr>
        <w:t xml:space="preserve">Cook, C. C. (2015). Religious psychopathology: The prevalence of religious content of delusions and hallucinations in mental disorder. </w:t>
      </w:r>
      <w:r w:rsidRPr="00593058">
        <w:rPr>
          <w:i/>
          <w:noProof/>
        </w:rPr>
        <w:t>International Journal of Social Psychiatry, 61</w:t>
      </w:r>
      <w:r w:rsidRPr="00593058">
        <w:rPr>
          <w:noProof/>
        </w:rPr>
        <w:t>(4), 404-425. doi:10.1177/0020764015573089</w:t>
      </w:r>
    </w:p>
    <w:p w14:paraId="2FA00583" w14:textId="77777777" w:rsidR="00593058" w:rsidRPr="00593058" w:rsidRDefault="00593058" w:rsidP="00593058">
      <w:pPr>
        <w:pStyle w:val="EndNoteBibliography"/>
        <w:ind w:left="720" w:hanging="720"/>
        <w:rPr>
          <w:noProof/>
        </w:rPr>
      </w:pPr>
      <w:r w:rsidRPr="00593058">
        <w:rPr>
          <w:noProof/>
        </w:rPr>
        <w:t xml:space="preserve">Dawkins, R. D. (2006). </w:t>
      </w:r>
      <w:r w:rsidRPr="00593058">
        <w:rPr>
          <w:i/>
          <w:noProof/>
        </w:rPr>
        <w:t>The God delusion</w:t>
      </w:r>
      <w:r w:rsidRPr="00593058">
        <w:rPr>
          <w:noProof/>
        </w:rPr>
        <w:t>. London, UK: Transworld.</w:t>
      </w:r>
    </w:p>
    <w:p w14:paraId="1CEEBF72" w14:textId="77777777" w:rsidR="00593058" w:rsidRPr="00593058" w:rsidRDefault="00593058" w:rsidP="00593058">
      <w:pPr>
        <w:pStyle w:val="EndNoteBibliography"/>
        <w:ind w:left="720" w:hanging="720"/>
        <w:rPr>
          <w:noProof/>
        </w:rPr>
      </w:pPr>
      <w:r w:rsidRPr="00593058">
        <w:rPr>
          <w:noProof/>
        </w:rPr>
        <w:t xml:space="preserve">Dudley, R., Taylor, P., Wickham, S., &amp; Hutton, P. (2016). Psychosis, delusions and the "jumping to conclusions" reasoning bias: A systematic review and meta-analysis. </w:t>
      </w:r>
      <w:r w:rsidRPr="00593058">
        <w:rPr>
          <w:i/>
          <w:noProof/>
        </w:rPr>
        <w:t>Schizophrenia Bulletin, 42</w:t>
      </w:r>
      <w:r w:rsidRPr="00593058">
        <w:rPr>
          <w:noProof/>
        </w:rPr>
        <w:t>(3), 652-665. doi:10.1093/schbul/sbv150</w:t>
      </w:r>
    </w:p>
    <w:p w14:paraId="3591E4DC" w14:textId="77777777" w:rsidR="00593058" w:rsidRPr="00593058" w:rsidRDefault="00593058" w:rsidP="00593058">
      <w:pPr>
        <w:pStyle w:val="EndNoteBibliography"/>
        <w:ind w:left="720" w:hanging="720"/>
        <w:rPr>
          <w:noProof/>
        </w:rPr>
      </w:pPr>
      <w:r w:rsidRPr="00593058">
        <w:rPr>
          <w:noProof/>
        </w:rPr>
        <w:t xml:space="preserve">Evans, J. S. B. T., &amp; Stanovich, K. E. (2013). Dual-process theories of higher cognition: Advancing the debate. </w:t>
      </w:r>
      <w:r w:rsidRPr="00593058">
        <w:rPr>
          <w:i/>
          <w:noProof/>
        </w:rPr>
        <w:t>Perspectives on Psychological Science, 8</w:t>
      </w:r>
      <w:r w:rsidRPr="00593058">
        <w:rPr>
          <w:noProof/>
        </w:rPr>
        <w:t>(3), 223-241. doi:10.1177/1745691612460685</w:t>
      </w:r>
    </w:p>
    <w:p w14:paraId="25F4BB33" w14:textId="77777777" w:rsidR="00593058" w:rsidRPr="00593058" w:rsidRDefault="00593058" w:rsidP="00593058">
      <w:pPr>
        <w:pStyle w:val="EndNoteBibliography"/>
        <w:ind w:left="720" w:hanging="720"/>
        <w:rPr>
          <w:noProof/>
        </w:rPr>
      </w:pPr>
      <w:r w:rsidRPr="00593058">
        <w:rPr>
          <w:noProof/>
        </w:rPr>
        <w:t xml:space="preserve">Gold, J., &amp; Gold, I. (2014). </w:t>
      </w:r>
      <w:r w:rsidRPr="00593058">
        <w:rPr>
          <w:i/>
          <w:noProof/>
        </w:rPr>
        <w:t>Suspicious minds: How culture shapes madness</w:t>
      </w:r>
      <w:r w:rsidRPr="00593058">
        <w:rPr>
          <w:noProof/>
        </w:rPr>
        <w:t>. New York, NY: Free Press.</w:t>
      </w:r>
    </w:p>
    <w:p w14:paraId="7D93FA7D" w14:textId="77777777" w:rsidR="00593058" w:rsidRPr="00593058" w:rsidRDefault="00593058" w:rsidP="00593058">
      <w:pPr>
        <w:pStyle w:val="EndNoteBibliography"/>
        <w:ind w:left="720" w:hanging="720"/>
        <w:rPr>
          <w:noProof/>
        </w:rPr>
      </w:pPr>
      <w:r w:rsidRPr="00593058">
        <w:rPr>
          <w:noProof/>
        </w:rPr>
        <w:t xml:space="preserve">Graham, G. (2015). </w:t>
      </w:r>
      <w:r w:rsidRPr="00593058">
        <w:rPr>
          <w:i/>
          <w:noProof/>
        </w:rPr>
        <w:t>The Abraham dilemma: A divine delusion</w:t>
      </w:r>
      <w:r w:rsidRPr="00593058">
        <w:rPr>
          <w:noProof/>
        </w:rPr>
        <w:t>. Oxford, UK: Oxford University Press.</w:t>
      </w:r>
    </w:p>
    <w:p w14:paraId="0B878244" w14:textId="77777777" w:rsidR="00593058" w:rsidRPr="00593058" w:rsidRDefault="00593058" w:rsidP="00593058">
      <w:pPr>
        <w:pStyle w:val="EndNoteBibliography"/>
        <w:ind w:left="720" w:hanging="720"/>
        <w:rPr>
          <w:noProof/>
        </w:rPr>
      </w:pPr>
      <w:r w:rsidRPr="00593058">
        <w:rPr>
          <w:noProof/>
        </w:rPr>
        <w:t xml:space="preserve">Guthrie, S. E. (1993). </w:t>
      </w:r>
      <w:r w:rsidRPr="00593058">
        <w:rPr>
          <w:i/>
          <w:noProof/>
        </w:rPr>
        <w:t>Faces in the clouds: A new theory of religion</w:t>
      </w:r>
      <w:r w:rsidRPr="00593058">
        <w:rPr>
          <w:noProof/>
        </w:rPr>
        <w:t>. New York, NY: Oxford University Press.</w:t>
      </w:r>
    </w:p>
    <w:p w14:paraId="7C205B5A" w14:textId="77777777" w:rsidR="00593058" w:rsidRPr="00593058" w:rsidRDefault="00593058" w:rsidP="00593058">
      <w:pPr>
        <w:pStyle w:val="EndNoteBibliography"/>
        <w:ind w:left="720" w:hanging="720"/>
        <w:rPr>
          <w:noProof/>
        </w:rPr>
      </w:pPr>
      <w:r w:rsidRPr="00593058">
        <w:rPr>
          <w:noProof/>
        </w:rPr>
        <w:t xml:space="preserve">Huq, S. F., Garety, P. A., &amp; Hemsley, D. R. (1988). Probabilistic judgments in deluded and non-deluded subjects. </w:t>
      </w:r>
      <w:r w:rsidRPr="00593058">
        <w:rPr>
          <w:i/>
          <w:noProof/>
        </w:rPr>
        <w:t>Quarterly Journal of Experimental Psychology Section A, 40</w:t>
      </w:r>
      <w:r w:rsidRPr="00593058">
        <w:rPr>
          <w:noProof/>
        </w:rPr>
        <w:t>(4), 801-812. doi:10.1080/14640748808402300</w:t>
      </w:r>
    </w:p>
    <w:p w14:paraId="2056C219" w14:textId="77777777" w:rsidR="00593058" w:rsidRPr="00593058" w:rsidRDefault="00593058" w:rsidP="00593058">
      <w:pPr>
        <w:pStyle w:val="EndNoteBibliography"/>
        <w:ind w:left="720" w:hanging="720"/>
        <w:rPr>
          <w:noProof/>
        </w:rPr>
      </w:pPr>
      <w:r w:rsidRPr="00593058">
        <w:rPr>
          <w:noProof/>
        </w:rPr>
        <w:t xml:space="preserve">Johnson, D. (2015). </w:t>
      </w:r>
      <w:r w:rsidRPr="00593058">
        <w:rPr>
          <w:i/>
          <w:noProof/>
        </w:rPr>
        <w:t>God is watching you: How the fear of God makes us human</w:t>
      </w:r>
      <w:r w:rsidRPr="00593058">
        <w:rPr>
          <w:noProof/>
        </w:rPr>
        <w:t>. Oxford, UK: Oxford University Press.</w:t>
      </w:r>
    </w:p>
    <w:p w14:paraId="5359A88E" w14:textId="77777777" w:rsidR="00593058" w:rsidRPr="00593058" w:rsidRDefault="00593058" w:rsidP="00593058">
      <w:pPr>
        <w:pStyle w:val="EndNoteBibliography"/>
        <w:ind w:left="720" w:hanging="720"/>
        <w:rPr>
          <w:noProof/>
        </w:rPr>
      </w:pPr>
      <w:r w:rsidRPr="00593058">
        <w:rPr>
          <w:noProof/>
        </w:rPr>
        <w:t xml:space="preserve">Mattelaer, J. J., &amp; Jilek, W. (2007). Koro--the psychological disappearance of the penis. </w:t>
      </w:r>
      <w:r w:rsidRPr="00593058">
        <w:rPr>
          <w:i/>
          <w:noProof/>
        </w:rPr>
        <w:t>The Journal of Sexual Medicine, 4</w:t>
      </w:r>
      <w:r w:rsidRPr="00593058">
        <w:rPr>
          <w:noProof/>
        </w:rPr>
        <w:t>(5), 1509-1515. doi:10.1111/j.1743-6109.2007.00586.x</w:t>
      </w:r>
    </w:p>
    <w:p w14:paraId="0F6F5496" w14:textId="77777777" w:rsidR="00593058" w:rsidRPr="00593058" w:rsidRDefault="00593058" w:rsidP="00593058">
      <w:pPr>
        <w:pStyle w:val="EndNoteBibliography"/>
        <w:ind w:left="720" w:hanging="720"/>
        <w:rPr>
          <w:noProof/>
        </w:rPr>
      </w:pPr>
      <w:r w:rsidRPr="00593058">
        <w:rPr>
          <w:noProof/>
        </w:rPr>
        <w:t xml:space="preserve">McLean, B. F., Mattiske, J. K., &amp; Balzan, R. P. (2016). Association of the jumping to conclusions and evidence integration biases with delusions in psychosis: A detailed meta-analysis. </w:t>
      </w:r>
      <w:r w:rsidRPr="00593058">
        <w:rPr>
          <w:i/>
          <w:noProof/>
        </w:rPr>
        <w:t xml:space="preserve">Schizophrenia Bulletin, </w:t>
      </w:r>
      <w:r w:rsidRPr="00653BE4">
        <w:rPr>
          <w:noProof/>
        </w:rPr>
        <w:t>Advance online publication.</w:t>
      </w:r>
      <w:r w:rsidRPr="00593058">
        <w:rPr>
          <w:noProof/>
        </w:rPr>
        <w:t xml:space="preserve"> doi:10.1093/schbul/sbw056</w:t>
      </w:r>
    </w:p>
    <w:p w14:paraId="160DA47A" w14:textId="77777777" w:rsidR="00593058" w:rsidRPr="00593058" w:rsidRDefault="00593058" w:rsidP="00593058">
      <w:pPr>
        <w:pStyle w:val="EndNoteBibliography"/>
        <w:ind w:left="720" w:hanging="720"/>
        <w:rPr>
          <w:noProof/>
        </w:rPr>
      </w:pPr>
      <w:r w:rsidRPr="00593058">
        <w:rPr>
          <w:noProof/>
        </w:rPr>
        <w:t xml:space="preserve">Miyazono, K. (2015). Delusions as harmful malfunctioning beliefs. </w:t>
      </w:r>
      <w:r w:rsidRPr="00593058">
        <w:rPr>
          <w:i/>
          <w:noProof/>
        </w:rPr>
        <w:t>Consciousness and Cognition, 33</w:t>
      </w:r>
      <w:r w:rsidRPr="00593058">
        <w:rPr>
          <w:noProof/>
        </w:rPr>
        <w:t>, 561-573. doi:10.1016/j.concog.2014.10.008</w:t>
      </w:r>
    </w:p>
    <w:p w14:paraId="519D070F" w14:textId="77777777" w:rsidR="00593058" w:rsidRPr="00593058" w:rsidRDefault="00593058" w:rsidP="00593058">
      <w:pPr>
        <w:pStyle w:val="EndNoteBibliography"/>
        <w:ind w:left="720" w:hanging="720"/>
        <w:rPr>
          <w:noProof/>
        </w:rPr>
      </w:pPr>
      <w:r w:rsidRPr="00593058">
        <w:rPr>
          <w:noProof/>
        </w:rPr>
        <w:t xml:space="preserve">Murphy, D. (2013). Delusions, modernist epistemology and irrational belief. </w:t>
      </w:r>
      <w:r w:rsidRPr="00593058">
        <w:rPr>
          <w:i/>
          <w:noProof/>
        </w:rPr>
        <w:t>Mind &amp; Language, 28</w:t>
      </w:r>
      <w:r w:rsidRPr="00593058">
        <w:rPr>
          <w:noProof/>
        </w:rPr>
        <w:t xml:space="preserve">(1), 113-124. doi:10.1111/mila.12012 </w:t>
      </w:r>
    </w:p>
    <w:p w14:paraId="30563768" w14:textId="77777777" w:rsidR="00593058" w:rsidRPr="00593058" w:rsidRDefault="00593058" w:rsidP="00593058">
      <w:pPr>
        <w:pStyle w:val="EndNoteBibliography"/>
        <w:ind w:left="720" w:hanging="720"/>
        <w:rPr>
          <w:noProof/>
        </w:rPr>
      </w:pPr>
      <w:r w:rsidRPr="00593058">
        <w:rPr>
          <w:noProof/>
        </w:rPr>
        <w:t xml:space="preserve">Norenzayan, A. (2013). </w:t>
      </w:r>
      <w:r w:rsidRPr="00593058">
        <w:rPr>
          <w:i/>
          <w:noProof/>
        </w:rPr>
        <w:t>Big gods: how religion transformed cooperation and conflict</w:t>
      </w:r>
      <w:r w:rsidRPr="00593058">
        <w:rPr>
          <w:noProof/>
        </w:rPr>
        <w:t>. Princeton, NJ: Princeton University Press.</w:t>
      </w:r>
    </w:p>
    <w:p w14:paraId="4BBB2DEA" w14:textId="77777777" w:rsidR="00593058" w:rsidRPr="00593058" w:rsidRDefault="00593058" w:rsidP="00593058">
      <w:pPr>
        <w:pStyle w:val="EndNoteBibliography"/>
        <w:ind w:left="720" w:hanging="720"/>
        <w:rPr>
          <w:noProof/>
        </w:rPr>
      </w:pPr>
      <w:r w:rsidRPr="00593058">
        <w:rPr>
          <w:noProof/>
        </w:rPr>
        <w:t xml:space="preserve">Pennycook, G., Ross, R. M., Koehler, D. J., &amp; Fugelsang, J. A. (2016). Atheists and agnostics are more reflective than religious believers: Four empirical studies and a meta-analysis. </w:t>
      </w:r>
      <w:r w:rsidRPr="00593058">
        <w:rPr>
          <w:i/>
          <w:noProof/>
        </w:rPr>
        <w:t>PLOS ONE, 11</w:t>
      </w:r>
      <w:r w:rsidRPr="00593058">
        <w:rPr>
          <w:noProof/>
        </w:rPr>
        <w:t>(4), e0153039. doi:10.1371/journal.pone.0153039</w:t>
      </w:r>
    </w:p>
    <w:p w14:paraId="53273A7E" w14:textId="77777777" w:rsidR="00593058" w:rsidRPr="00593058" w:rsidRDefault="00593058" w:rsidP="00593058">
      <w:pPr>
        <w:pStyle w:val="EndNoteBibliography"/>
        <w:ind w:left="720" w:hanging="720"/>
        <w:rPr>
          <w:noProof/>
        </w:rPr>
      </w:pPr>
      <w:r w:rsidRPr="00593058">
        <w:rPr>
          <w:noProof/>
        </w:rPr>
        <w:t xml:space="preserve">Radden, J. (2011). </w:t>
      </w:r>
      <w:r w:rsidRPr="00593058">
        <w:rPr>
          <w:i/>
          <w:noProof/>
        </w:rPr>
        <w:t>On delusion</w:t>
      </w:r>
      <w:r w:rsidRPr="00593058">
        <w:rPr>
          <w:noProof/>
        </w:rPr>
        <w:t>. Oxford, UK: Routledge.</w:t>
      </w:r>
    </w:p>
    <w:p w14:paraId="2F40AD1A" w14:textId="77777777" w:rsidR="00593058" w:rsidRPr="00593058" w:rsidRDefault="00593058" w:rsidP="00593058">
      <w:pPr>
        <w:pStyle w:val="EndNoteBibliography"/>
        <w:ind w:left="720" w:hanging="720"/>
        <w:rPr>
          <w:noProof/>
        </w:rPr>
      </w:pPr>
      <w:r w:rsidRPr="00593058">
        <w:rPr>
          <w:noProof/>
        </w:rPr>
        <w:t xml:space="preserve">Ross, R. M., McKay, R., Coltheart, M., &amp; Langdon, R. (2015). Jumping to conclusions about the beads task? A meta-analysis of delusional ideation and data-gathering. </w:t>
      </w:r>
      <w:r w:rsidRPr="00593058">
        <w:rPr>
          <w:i/>
          <w:noProof/>
        </w:rPr>
        <w:t>Schizophrenia Bulletin, 41</w:t>
      </w:r>
      <w:r w:rsidRPr="00593058">
        <w:rPr>
          <w:noProof/>
        </w:rPr>
        <w:t>(5), 1183-1191. doi:10.1093/schbul/sbu187</w:t>
      </w:r>
    </w:p>
    <w:p w14:paraId="57364F24" w14:textId="77777777" w:rsidR="00593058" w:rsidRPr="00593058" w:rsidRDefault="00593058" w:rsidP="00593058">
      <w:pPr>
        <w:pStyle w:val="EndNoteBibliography"/>
        <w:ind w:left="720" w:hanging="720"/>
        <w:rPr>
          <w:noProof/>
        </w:rPr>
      </w:pPr>
      <w:r w:rsidRPr="00593058">
        <w:rPr>
          <w:noProof/>
        </w:rPr>
        <w:t xml:space="preserve">Scull, A. (2015). </w:t>
      </w:r>
      <w:r w:rsidRPr="00593058">
        <w:rPr>
          <w:i/>
          <w:noProof/>
        </w:rPr>
        <w:t>Madness in civilization: A cultural history of insanity from the Bible to Freud, from the madhouse to modern medicine</w:t>
      </w:r>
      <w:r w:rsidRPr="00593058">
        <w:rPr>
          <w:noProof/>
        </w:rPr>
        <w:t>. Princeton, NJ: Princeton University Press.</w:t>
      </w:r>
    </w:p>
    <w:p w14:paraId="7F1F35BD" w14:textId="77777777" w:rsidR="00593058" w:rsidRPr="00593058" w:rsidRDefault="00593058" w:rsidP="00593058">
      <w:pPr>
        <w:pStyle w:val="EndNoteBibliography"/>
        <w:ind w:left="720" w:hanging="720"/>
        <w:rPr>
          <w:noProof/>
        </w:rPr>
      </w:pPr>
      <w:r w:rsidRPr="00593058">
        <w:rPr>
          <w:noProof/>
        </w:rPr>
        <w:t xml:space="preserve">So, S. H.-W., Siu, N. Y.-F., Wong, H.-l., Chan, W., &amp; Garety, P. A. (2016). ‘Jumping to conclusions’ data-gathering bias in psychosis and other psychiatric disorders — Two meta-analyses of comparisons between patients and healthy individuals. </w:t>
      </w:r>
      <w:r w:rsidRPr="00593058">
        <w:rPr>
          <w:i/>
          <w:noProof/>
        </w:rPr>
        <w:t xml:space="preserve">Clinical Psychology Review, </w:t>
      </w:r>
      <w:r w:rsidRPr="00653BE4">
        <w:rPr>
          <w:noProof/>
        </w:rPr>
        <w:t>Advance online publication.</w:t>
      </w:r>
      <w:r w:rsidRPr="00593058">
        <w:rPr>
          <w:noProof/>
        </w:rPr>
        <w:t xml:space="preserve"> doi:10.1016/j.cpr.2016.05.001</w:t>
      </w:r>
    </w:p>
    <w:p w14:paraId="394F0A6A" w14:textId="7DBAB784" w:rsidR="000E1903" w:rsidRPr="00D21B0B" w:rsidRDefault="00DE7591" w:rsidP="00BC65C4">
      <w:pPr>
        <w:spacing w:line="480" w:lineRule="auto"/>
        <w:jc w:val="center"/>
        <w:rPr>
          <w:rFonts w:cs="Times New Roman"/>
          <w:b/>
        </w:rPr>
      </w:pPr>
      <w:r>
        <w:rPr>
          <w:rFonts w:cs="Times New Roman"/>
          <w:b/>
        </w:rPr>
        <w:fldChar w:fldCharType="end"/>
      </w:r>
    </w:p>
    <w:sectPr w:rsidR="000E1903" w:rsidRPr="00D21B0B" w:rsidSect="00F05F8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25F73" w14:textId="77777777" w:rsidR="00496FFF" w:rsidRDefault="00496FFF" w:rsidP="00353F73">
      <w:r>
        <w:separator/>
      </w:r>
    </w:p>
  </w:endnote>
  <w:endnote w:type="continuationSeparator" w:id="0">
    <w:p w14:paraId="19C77BF4" w14:textId="77777777" w:rsidR="00496FFF" w:rsidRDefault="00496FFF" w:rsidP="00353F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381304" w14:textId="77777777" w:rsidR="00496FFF" w:rsidRDefault="00496FFF" w:rsidP="00353F73">
      <w:r>
        <w:separator/>
      </w:r>
    </w:p>
  </w:footnote>
  <w:footnote w:type="continuationSeparator" w:id="0">
    <w:p w14:paraId="15878EEC" w14:textId="77777777" w:rsidR="00496FFF" w:rsidRDefault="00496FFF" w:rsidP="00353F73">
      <w:r>
        <w:continuationSeparator/>
      </w:r>
    </w:p>
  </w:footnote>
  <w:footnote w:id="1">
    <w:p w14:paraId="0B36F39D" w14:textId="6767F79F" w:rsidR="00496FFF" w:rsidRPr="00FA7D7D" w:rsidRDefault="00496FFF">
      <w:pPr>
        <w:pStyle w:val="FootnoteText"/>
        <w:rPr>
          <w:sz w:val="20"/>
          <w:szCs w:val="20"/>
        </w:rPr>
      </w:pPr>
      <w:r w:rsidRPr="00FA7D7D">
        <w:rPr>
          <w:rStyle w:val="FootnoteReference"/>
          <w:sz w:val="20"/>
          <w:szCs w:val="20"/>
        </w:rPr>
        <w:footnoteRef/>
      </w:r>
      <w:r w:rsidRPr="00FA7D7D">
        <w:rPr>
          <w:sz w:val="20"/>
          <w:szCs w:val="20"/>
        </w:rPr>
        <w:t xml:space="preserve"> The example is </w:t>
      </w:r>
      <w:r>
        <w:rPr>
          <w:sz w:val="20"/>
          <w:szCs w:val="20"/>
        </w:rPr>
        <w:t xml:space="preserve">adapted </w:t>
      </w:r>
      <w:r w:rsidRPr="00FA7D7D">
        <w:rPr>
          <w:sz w:val="20"/>
          <w:szCs w:val="20"/>
        </w:rPr>
        <w:t xml:space="preserve">from </w:t>
      </w:r>
      <w:r>
        <w:rPr>
          <w:sz w:val="20"/>
          <w:szCs w:val="20"/>
        </w:rPr>
        <w:fldChar w:fldCharType="begin"/>
      </w:r>
      <w:r>
        <w:rPr>
          <w:sz w:val="20"/>
          <w:szCs w:val="20"/>
        </w:rPr>
        <w:instrText xml:space="preserve"> ADDIN EN.CITE &lt;EndNote&gt;&lt;Cite&gt;&lt;Author&gt;Blaney&lt;/Author&gt;&lt;Year&gt;2015&lt;/Year&gt;&lt;RecNum&gt;249004&lt;/RecNum&gt;&lt;DisplayText&gt;(Blaney, 2015)&lt;/DisplayText&gt;&lt;record&gt;&lt;rec-number&gt;249004&lt;/rec-number&gt;&lt;foreign-keys&gt;&lt;key app="EN" db-id="wf2e9ez5usedrqevawax09t1p0d0x5rexffv" timestamp="1456920870"&gt;249004&lt;/key&gt;&lt;/foreign-keys&gt;&lt;ref-type name="Book Section"&gt;5&lt;/ref-type&gt;&lt;contributors&gt;&lt;authors&gt;&lt;author&gt;Blaney, P. H&lt;/author&gt;&lt;/authors&gt;&lt;secondary-authors&gt;&lt;author&gt;Blaney, P. H.&lt;/author&gt;&lt;author&gt;Krueger, R. F.&lt;/author&gt;&lt;author&gt;Millon, T.&lt;/author&gt;&lt;/secondary-authors&gt;&lt;/contributors&gt;&lt;titles&gt;&lt;title&gt;Paranoid and delusional disorders&lt;/title&gt;&lt;secondary-title&gt;Oxford Textbook of Psychopathology (3rd ed.)&lt;/secondary-title&gt;&lt;/titles&gt;&lt;pages&gt;383-417&lt;/pages&gt;&lt;dates&gt;&lt;year&gt;2015&lt;/year&gt;&lt;/dates&gt;&lt;pub-location&gt;Oxford, UK&lt;/pub-location&gt;&lt;publisher&gt;Oxford University Press&lt;/publisher&gt;&lt;urls&gt;&lt;/urls&gt;&lt;/record&gt;&lt;/Cite&gt;&lt;/EndNote&gt;</w:instrText>
      </w:r>
      <w:r>
        <w:rPr>
          <w:sz w:val="20"/>
          <w:szCs w:val="20"/>
        </w:rPr>
        <w:fldChar w:fldCharType="separate"/>
      </w:r>
      <w:r>
        <w:rPr>
          <w:noProof/>
          <w:sz w:val="20"/>
          <w:szCs w:val="20"/>
        </w:rPr>
        <w:t>Blaney (2015)</w:t>
      </w:r>
      <w:r>
        <w:rPr>
          <w:sz w:val="20"/>
          <w:szCs w:val="20"/>
        </w:rPr>
        <w:fldChar w:fldCharType="end"/>
      </w:r>
      <w:r>
        <w:rPr>
          <w:sz w:val="20"/>
          <w:szCs w:val="20"/>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8A3343"/>
    <w:multiLevelType w:val="hybridMultilevel"/>
    <w:tmpl w:val="F3F48D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2e9ez5usedrqevawax09t1p0d0x5rexffv&quot;&gt;RobEndnoteLibrary&lt;record-ids&gt;&lt;item&gt;4136&lt;/item&gt;&lt;item&gt;4569&lt;/item&gt;&lt;item&gt;5100&lt;/item&gt;&lt;item&gt;247026&lt;/item&gt;&lt;item&gt;247703&lt;/item&gt;&lt;item&gt;247729&lt;/item&gt;&lt;item&gt;247733&lt;/item&gt;&lt;item&gt;247834&lt;/item&gt;&lt;item&gt;248014&lt;/item&gt;&lt;item&gt;248015&lt;/item&gt;&lt;item&gt;248050&lt;/item&gt;&lt;item&gt;248621&lt;/item&gt;&lt;item&gt;248978&lt;/item&gt;&lt;item&gt;248981&lt;/item&gt;&lt;item&gt;248983&lt;/item&gt;&lt;item&gt;248985&lt;/item&gt;&lt;item&gt;248997&lt;/item&gt;&lt;item&gt;249003&lt;/item&gt;&lt;item&gt;249004&lt;/item&gt;&lt;item&gt;249005&lt;/item&gt;&lt;item&gt;249006&lt;/item&gt;&lt;item&gt;249007&lt;/item&gt;&lt;item&gt;249124&lt;/item&gt;&lt;item&gt;249261&lt;/item&gt;&lt;item&gt;249287&lt;/item&gt;&lt;item&gt;249358&lt;/item&gt;&lt;item&gt;249359&lt;/item&gt;&lt;/record-ids&gt;&lt;/item&gt;&lt;/Libraries&gt;"/>
  </w:docVars>
  <w:rsids>
    <w:rsidRoot w:val="00F82781"/>
    <w:rsid w:val="000014E0"/>
    <w:rsid w:val="000034CB"/>
    <w:rsid w:val="00004FC9"/>
    <w:rsid w:val="00007DA7"/>
    <w:rsid w:val="00010349"/>
    <w:rsid w:val="000113F1"/>
    <w:rsid w:val="00012990"/>
    <w:rsid w:val="00016FF7"/>
    <w:rsid w:val="00021117"/>
    <w:rsid w:val="00021B51"/>
    <w:rsid w:val="00043F87"/>
    <w:rsid w:val="00051C15"/>
    <w:rsid w:val="00053E66"/>
    <w:rsid w:val="00061E9F"/>
    <w:rsid w:val="00066B58"/>
    <w:rsid w:val="00073F3C"/>
    <w:rsid w:val="000749EE"/>
    <w:rsid w:val="0009322E"/>
    <w:rsid w:val="00094989"/>
    <w:rsid w:val="00097560"/>
    <w:rsid w:val="000B09E2"/>
    <w:rsid w:val="000B2F03"/>
    <w:rsid w:val="000C3CDE"/>
    <w:rsid w:val="000C6348"/>
    <w:rsid w:val="000E1903"/>
    <w:rsid w:val="000E32EC"/>
    <w:rsid w:val="0010362B"/>
    <w:rsid w:val="00111EA9"/>
    <w:rsid w:val="00122087"/>
    <w:rsid w:val="00130552"/>
    <w:rsid w:val="00133B8F"/>
    <w:rsid w:val="00194E09"/>
    <w:rsid w:val="001A465A"/>
    <w:rsid w:val="001B11BC"/>
    <w:rsid w:val="001B7740"/>
    <w:rsid w:val="001C22F6"/>
    <w:rsid w:val="001D0BB7"/>
    <w:rsid w:val="001D68FB"/>
    <w:rsid w:val="001F1B7F"/>
    <w:rsid w:val="001F3839"/>
    <w:rsid w:val="001F464D"/>
    <w:rsid w:val="001F63CE"/>
    <w:rsid w:val="001F6728"/>
    <w:rsid w:val="00204AA3"/>
    <w:rsid w:val="00217989"/>
    <w:rsid w:val="00220EE8"/>
    <w:rsid w:val="002306DE"/>
    <w:rsid w:val="002342FD"/>
    <w:rsid w:val="0023541C"/>
    <w:rsid w:val="00241A7C"/>
    <w:rsid w:val="00256230"/>
    <w:rsid w:val="00260FFA"/>
    <w:rsid w:val="00271EF9"/>
    <w:rsid w:val="00280CE0"/>
    <w:rsid w:val="00285ADB"/>
    <w:rsid w:val="00294D5B"/>
    <w:rsid w:val="002A404E"/>
    <w:rsid w:val="002A5694"/>
    <w:rsid w:val="002B3CB2"/>
    <w:rsid w:val="002B66FE"/>
    <w:rsid w:val="002C07A0"/>
    <w:rsid w:val="002D28E3"/>
    <w:rsid w:val="002D2F81"/>
    <w:rsid w:val="002E65F2"/>
    <w:rsid w:val="00302B08"/>
    <w:rsid w:val="00305220"/>
    <w:rsid w:val="00310D55"/>
    <w:rsid w:val="00315839"/>
    <w:rsid w:val="00316866"/>
    <w:rsid w:val="003253C5"/>
    <w:rsid w:val="00334064"/>
    <w:rsid w:val="00344EED"/>
    <w:rsid w:val="0035184B"/>
    <w:rsid w:val="00352B23"/>
    <w:rsid w:val="00353F73"/>
    <w:rsid w:val="00355E1B"/>
    <w:rsid w:val="00362E0D"/>
    <w:rsid w:val="003646F9"/>
    <w:rsid w:val="003668E0"/>
    <w:rsid w:val="003671A7"/>
    <w:rsid w:val="003750A5"/>
    <w:rsid w:val="00380901"/>
    <w:rsid w:val="0038555C"/>
    <w:rsid w:val="0038657A"/>
    <w:rsid w:val="0039131B"/>
    <w:rsid w:val="00395BAD"/>
    <w:rsid w:val="003A0558"/>
    <w:rsid w:val="003A388A"/>
    <w:rsid w:val="003A60B0"/>
    <w:rsid w:val="003B521D"/>
    <w:rsid w:val="003B677D"/>
    <w:rsid w:val="003C07E4"/>
    <w:rsid w:val="003C14CB"/>
    <w:rsid w:val="003C247E"/>
    <w:rsid w:val="003E37C4"/>
    <w:rsid w:val="003F0D69"/>
    <w:rsid w:val="003F22B6"/>
    <w:rsid w:val="003F7D90"/>
    <w:rsid w:val="00407A36"/>
    <w:rsid w:val="00410FBC"/>
    <w:rsid w:val="00414783"/>
    <w:rsid w:val="00415971"/>
    <w:rsid w:val="0042247C"/>
    <w:rsid w:val="00425A08"/>
    <w:rsid w:val="004329A0"/>
    <w:rsid w:val="004332A7"/>
    <w:rsid w:val="00433DE5"/>
    <w:rsid w:val="004345CF"/>
    <w:rsid w:val="004368A9"/>
    <w:rsid w:val="00443BCC"/>
    <w:rsid w:val="00443D4F"/>
    <w:rsid w:val="00444432"/>
    <w:rsid w:val="00460E2D"/>
    <w:rsid w:val="00466D15"/>
    <w:rsid w:val="00472FCC"/>
    <w:rsid w:val="00475C8B"/>
    <w:rsid w:val="00481870"/>
    <w:rsid w:val="00482C1E"/>
    <w:rsid w:val="00486A7B"/>
    <w:rsid w:val="004915F8"/>
    <w:rsid w:val="0049260C"/>
    <w:rsid w:val="00496FFF"/>
    <w:rsid w:val="004B4DF7"/>
    <w:rsid w:val="004C09E6"/>
    <w:rsid w:val="004C7FCF"/>
    <w:rsid w:val="004D3AFB"/>
    <w:rsid w:val="004D4644"/>
    <w:rsid w:val="004E394F"/>
    <w:rsid w:val="004E4E9C"/>
    <w:rsid w:val="005000D1"/>
    <w:rsid w:val="00500C59"/>
    <w:rsid w:val="00500DB1"/>
    <w:rsid w:val="005019E5"/>
    <w:rsid w:val="0050413B"/>
    <w:rsid w:val="00512D89"/>
    <w:rsid w:val="0052164C"/>
    <w:rsid w:val="00527C8A"/>
    <w:rsid w:val="0054567E"/>
    <w:rsid w:val="005512B4"/>
    <w:rsid w:val="00557722"/>
    <w:rsid w:val="00561E08"/>
    <w:rsid w:val="005623A8"/>
    <w:rsid w:val="0056448E"/>
    <w:rsid w:val="00576C74"/>
    <w:rsid w:val="00577D88"/>
    <w:rsid w:val="00581F2D"/>
    <w:rsid w:val="00590905"/>
    <w:rsid w:val="00593058"/>
    <w:rsid w:val="00593762"/>
    <w:rsid w:val="00597B30"/>
    <w:rsid w:val="005A3144"/>
    <w:rsid w:val="005A3F12"/>
    <w:rsid w:val="005B296F"/>
    <w:rsid w:val="005B7A35"/>
    <w:rsid w:val="005D0028"/>
    <w:rsid w:val="005E4225"/>
    <w:rsid w:val="005F1E3E"/>
    <w:rsid w:val="005F47FF"/>
    <w:rsid w:val="006013D9"/>
    <w:rsid w:val="00602B4D"/>
    <w:rsid w:val="00614CB6"/>
    <w:rsid w:val="00614DF6"/>
    <w:rsid w:val="00616511"/>
    <w:rsid w:val="006223C8"/>
    <w:rsid w:val="00624764"/>
    <w:rsid w:val="00625BD9"/>
    <w:rsid w:val="00632642"/>
    <w:rsid w:val="006452A1"/>
    <w:rsid w:val="00653BE4"/>
    <w:rsid w:val="00656883"/>
    <w:rsid w:val="006575E3"/>
    <w:rsid w:val="00663B6F"/>
    <w:rsid w:val="006834B4"/>
    <w:rsid w:val="006921E5"/>
    <w:rsid w:val="006B19FF"/>
    <w:rsid w:val="006C7DE8"/>
    <w:rsid w:val="006D21C7"/>
    <w:rsid w:val="006D3396"/>
    <w:rsid w:val="006D36CF"/>
    <w:rsid w:val="006D40FA"/>
    <w:rsid w:val="006E54F8"/>
    <w:rsid w:val="006F38C3"/>
    <w:rsid w:val="00713D39"/>
    <w:rsid w:val="007166A8"/>
    <w:rsid w:val="0072193F"/>
    <w:rsid w:val="00732C5A"/>
    <w:rsid w:val="00741836"/>
    <w:rsid w:val="00742C4C"/>
    <w:rsid w:val="00745FC3"/>
    <w:rsid w:val="007739CF"/>
    <w:rsid w:val="00775F60"/>
    <w:rsid w:val="007813DB"/>
    <w:rsid w:val="00786CE5"/>
    <w:rsid w:val="00791CE7"/>
    <w:rsid w:val="007A0A0F"/>
    <w:rsid w:val="007A5122"/>
    <w:rsid w:val="007B30EA"/>
    <w:rsid w:val="007B77D2"/>
    <w:rsid w:val="007C0612"/>
    <w:rsid w:val="007C512F"/>
    <w:rsid w:val="007C5B9C"/>
    <w:rsid w:val="007C6D49"/>
    <w:rsid w:val="007D1CB6"/>
    <w:rsid w:val="007D4158"/>
    <w:rsid w:val="007D44F9"/>
    <w:rsid w:val="007F534A"/>
    <w:rsid w:val="008035C4"/>
    <w:rsid w:val="00806EFB"/>
    <w:rsid w:val="00807289"/>
    <w:rsid w:val="008134A4"/>
    <w:rsid w:val="0082300C"/>
    <w:rsid w:val="0082354F"/>
    <w:rsid w:val="00824CE4"/>
    <w:rsid w:val="008254B9"/>
    <w:rsid w:val="00827C9C"/>
    <w:rsid w:val="008307CA"/>
    <w:rsid w:val="008340A4"/>
    <w:rsid w:val="00835644"/>
    <w:rsid w:val="0084265A"/>
    <w:rsid w:val="008477C5"/>
    <w:rsid w:val="00863E03"/>
    <w:rsid w:val="008739F7"/>
    <w:rsid w:val="008807B0"/>
    <w:rsid w:val="0088321B"/>
    <w:rsid w:val="00893D9B"/>
    <w:rsid w:val="008B05E5"/>
    <w:rsid w:val="008B0C74"/>
    <w:rsid w:val="008B768E"/>
    <w:rsid w:val="008C5EB2"/>
    <w:rsid w:val="008D03F7"/>
    <w:rsid w:val="008E0824"/>
    <w:rsid w:val="008F4A42"/>
    <w:rsid w:val="008F549B"/>
    <w:rsid w:val="008F5625"/>
    <w:rsid w:val="0090704A"/>
    <w:rsid w:val="00910E0E"/>
    <w:rsid w:val="00922435"/>
    <w:rsid w:val="009267C0"/>
    <w:rsid w:val="00930B18"/>
    <w:rsid w:val="00935B6E"/>
    <w:rsid w:val="00952B88"/>
    <w:rsid w:val="0097723F"/>
    <w:rsid w:val="0098734D"/>
    <w:rsid w:val="00987D1A"/>
    <w:rsid w:val="009A0187"/>
    <w:rsid w:val="009A0AF7"/>
    <w:rsid w:val="009A2B84"/>
    <w:rsid w:val="009A36FC"/>
    <w:rsid w:val="009A6FB9"/>
    <w:rsid w:val="009B1411"/>
    <w:rsid w:val="009B334B"/>
    <w:rsid w:val="009B4F21"/>
    <w:rsid w:val="009B5EAC"/>
    <w:rsid w:val="009B6B51"/>
    <w:rsid w:val="009C74EC"/>
    <w:rsid w:val="009E51B2"/>
    <w:rsid w:val="009E5F44"/>
    <w:rsid w:val="009F723E"/>
    <w:rsid w:val="009F738C"/>
    <w:rsid w:val="00A04291"/>
    <w:rsid w:val="00A108CC"/>
    <w:rsid w:val="00A218DD"/>
    <w:rsid w:val="00A31BB5"/>
    <w:rsid w:val="00A43D02"/>
    <w:rsid w:val="00A707A9"/>
    <w:rsid w:val="00AB04AD"/>
    <w:rsid w:val="00AB1291"/>
    <w:rsid w:val="00AD3820"/>
    <w:rsid w:val="00AD5A01"/>
    <w:rsid w:val="00AD7BF0"/>
    <w:rsid w:val="00AF0CB2"/>
    <w:rsid w:val="00AF2CAB"/>
    <w:rsid w:val="00AF49A0"/>
    <w:rsid w:val="00AF7FC4"/>
    <w:rsid w:val="00B11912"/>
    <w:rsid w:val="00B121E0"/>
    <w:rsid w:val="00B20CBA"/>
    <w:rsid w:val="00B25501"/>
    <w:rsid w:val="00B46416"/>
    <w:rsid w:val="00B470E1"/>
    <w:rsid w:val="00B47E03"/>
    <w:rsid w:val="00B50EE3"/>
    <w:rsid w:val="00B549FD"/>
    <w:rsid w:val="00B61869"/>
    <w:rsid w:val="00B640FC"/>
    <w:rsid w:val="00B668FA"/>
    <w:rsid w:val="00B67B2F"/>
    <w:rsid w:val="00B80D10"/>
    <w:rsid w:val="00B80E4B"/>
    <w:rsid w:val="00B8498D"/>
    <w:rsid w:val="00B87BFF"/>
    <w:rsid w:val="00B90717"/>
    <w:rsid w:val="00B95BEF"/>
    <w:rsid w:val="00BB11F5"/>
    <w:rsid w:val="00BC3995"/>
    <w:rsid w:val="00BC5933"/>
    <w:rsid w:val="00BC65C4"/>
    <w:rsid w:val="00BD2F5F"/>
    <w:rsid w:val="00BD413B"/>
    <w:rsid w:val="00BD5C3A"/>
    <w:rsid w:val="00BF3F1F"/>
    <w:rsid w:val="00C0320F"/>
    <w:rsid w:val="00C078D2"/>
    <w:rsid w:val="00C13AAF"/>
    <w:rsid w:val="00C24301"/>
    <w:rsid w:val="00C27582"/>
    <w:rsid w:val="00C30CEC"/>
    <w:rsid w:val="00C46CF5"/>
    <w:rsid w:val="00C50BBC"/>
    <w:rsid w:val="00C65AB4"/>
    <w:rsid w:val="00C7457E"/>
    <w:rsid w:val="00C83B6D"/>
    <w:rsid w:val="00C85519"/>
    <w:rsid w:val="00CA2128"/>
    <w:rsid w:val="00CA568B"/>
    <w:rsid w:val="00CB33AE"/>
    <w:rsid w:val="00CB46C5"/>
    <w:rsid w:val="00CB64CF"/>
    <w:rsid w:val="00CB70A8"/>
    <w:rsid w:val="00CC2799"/>
    <w:rsid w:val="00CE3A29"/>
    <w:rsid w:val="00CE5B3E"/>
    <w:rsid w:val="00CF19C2"/>
    <w:rsid w:val="00CF7101"/>
    <w:rsid w:val="00D02508"/>
    <w:rsid w:val="00D031D1"/>
    <w:rsid w:val="00D13424"/>
    <w:rsid w:val="00D21786"/>
    <w:rsid w:val="00D21B0B"/>
    <w:rsid w:val="00D335B0"/>
    <w:rsid w:val="00D33A20"/>
    <w:rsid w:val="00D33B19"/>
    <w:rsid w:val="00D34A40"/>
    <w:rsid w:val="00D42094"/>
    <w:rsid w:val="00D46A0E"/>
    <w:rsid w:val="00D56638"/>
    <w:rsid w:val="00D649E3"/>
    <w:rsid w:val="00D74B10"/>
    <w:rsid w:val="00D8145D"/>
    <w:rsid w:val="00D8394F"/>
    <w:rsid w:val="00D94CDC"/>
    <w:rsid w:val="00D950FF"/>
    <w:rsid w:val="00D96385"/>
    <w:rsid w:val="00DA5EE3"/>
    <w:rsid w:val="00DA6191"/>
    <w:rsid w:val="00DB2CDC"/>
    <w:rsid w:val="00DB6D40"/>
    <w:rsid w:val="00DD5A6D"/>
    <w:rsid w:val="00DD6952"/>
    <w:rsid w:val="00DE03CF"/>
    <w:rsid w:val="00DE7591"/>
    <w:rsid w:val="00DF3B6C"/>
    <w:rsid w:val="00DF5670"/>
    <w:rsid w:val="00E04D2B"/>
    <w:rsid w:val="00E05E31"/>
    <w:rsid w:val="00E07D83"/>
    <w:rsid w:val="00E10C3C"/>
    <w:rsid w:val="00E16243"/>
    <w:rsid w:val="00E23789"/>
    <w:rsid w:val="00E46A19"/>
    <w:rsid w:val="00E70D7D"/>
    <w:rsid w:val="00E81517"/>
    <w:rsid w:val="00E830EF"/>
    <w:rsid w:val="00EA6E5F"/>
    <w:rsid w:val="00EA6EF3"/>
    <w:rsid w:val="00EA7186"/>
    <w:rsid w:val="00EC5E1F"/>
    <w:rsid w:val="00EE0B40"/>
    <w:rsid w:val="00EE7D7F"/>
    <w:rsid w:val="00EF1071"/>
    <w:rsid w:val="00EF1F8D"/>
    <w:rsid w:val="00EF356C"/>
    <w:rsid w:val="00F053F3"/>
    <w:rsid w:val="00F05F8F"/>
    <w:rsid w:val="00F121BE"/>
    <w:rsid w:val="00F13D0B"/>
    <w:rsid w:val="00F173E1"/>
    <w:rsid w:val="00F208AE"/>
    <w:rsid w:val="00F304C1"/>
    <w:rsid w:val="00F32288"/>
    <w:rsid w:val="00F32F48"/>
    <w:rsid w:val="00F51768"/>
    <w:rsid w:val="00F519A8"/>
    <w:rsid w:val="00F71048"/>
    <w:rsid w:val="00F711D0"/>
    <w:rsid w:val="00F76CE6"/>
    <w:rsid w:val="00F804D7"/>
    <w:rsid w:val="00F8214F"/>
    <w:rsid w:val="00F82781"/>
    <w:rsid w:val="00F86D01"/>
    <w:rsid w:val="00F90E07"/>
    <w:rsid w:val="00F942E6"/>
    <w:rsid w:val="00F97538"/>
    <w:rsid w:val="00FA17F3"/>
    <w:rsid w:val="00FA7D7D"/>
    <w:rsid w:val="00FB7645"/>
    <w:rsid w:val="00FC5B70"/>
    <w:rsid w:val="00FD1795"/>
    <w:rsid w:val="00FE22AA"/>
    <w:rsid w:val="00FE350C"/>
    <w:rsid w:val="00FE4D0D"/>
    <w:rsid w:val="00FE4D63"/>
    <w:rsid w:val="00FE519A"/>
    <w:rsid w:val="00FE5808"/>
    <w:rsid w:val="00FF22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3506F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7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82781"/>
    <w:rPr>
      <w:sz w:val="18"/>
      <w:szCs w:val="18"/>
    </w:rPr>
  </w:style>
  <w:style w:type="paragraph" w:styleId="CommentText">
    <w:name w:val="annotation text"/>
    <w:basedOn w:val="Normal"/>
    <w:link w:val="CommentTextChar"/>
    <w:uiPriority w:val="99"/>
    <w:unhideWhenUsed/>
    <w:rsid w:val="00F82781"/>
  </w:style>
  <w:style w:type="character" w:customStyle="1" w:styleId="CommentTextChar">
    <w:name w:val="Comment Text Char"/>
    <w:basedOn w:val="DefaultParagraphFont"/>
    <w:link w:val="CommentText"/>
    <w:uiPriority w:val="99"/>
    <w:rsid w:val="00F82781"/>
  </w:style>
  <w:style w:type="paragraph" w:styleId="BalloonText">
    <w:name w:val="Balloon Text"/>
    <w:basedOn w:val="Normal"/>
    <w:link w:val="BalloonTextChar"/>
    <w:uiPriority w:val="99"/>
    <w:semiHidden/>
    <w:unhideWhenUsed/>
    <w:rsid w:val="00F827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2781"/>
    <w:rPr>
      <w:rFonts w:ascii="Lucida Grande" w:hAnsi="Lucida Grande" w:cs="Lucida Grande"/>
      <w:sz w:val="18"/>
      <w:szCs w:val="18"/>
    </w:rPr>
  </w:style>
  <w:style w:type="paragraph" w:customStyle="1" w:styleId="EndNoteBibliographyTitle">
    <w:name w:val="EndNote Bibliography Title"/>
    <w:basedOn w:val="Normal"/>
    <w:rsid w:val="008134A4"/>
    <w:pPr>
      <w:jc w:val="center"/>
    </w:pPr>
    <w:rPr>
      <w:rFonts w:ascii="Cambria" w:hAnsi="Cambria"/>
    </w:rPr>
  </w:style>
  <w:style w:type="paragraph" w:customStyle="1" w:styleId="EndNoteBibliography">
    <w:name w:val="EndNote Bibliography"/>
    <w:basedOn w:val="Normal"/>
    <w:rsid w:val="008134A4"/>
    <w:rPr>
      <w:rFonts w:ascii="Cambria" w:hAnsi="Cambria"/>
    </w:rPr>
  </w:style>
  <w:style w:type="paragraph" w:styleId="CommentSubject">
    <w:name w:val="annotation subject"/>
    <w:basedOn w:val="CommentText"/>
    <w:next w:val="CommentText"/>
    <w:link w:val="CommentSubjectChar"/>
    <w:uiPriority w:val="99"/>
    <w:semiHidden/>
    <w:unhideWhenUsed/>
    <w:rsid w:val="00786CE5"/>
    <w:rPr>
      <w:b/>
      <w:bCs/>
      <w:sz w:val="20"/>
      <w:szCs w:val="20"/>
    </w:rPr>
  </w:style>
  <w:style w:type="character" w:customStyle="1" w:styleId="CommentSubjectChar">
    <w:name w:val="Comment Subject Char"/>
    <w:basedOn w:val="CommentTextChar"/>
    <w:link w:val="CommentSubject"/>
    <w:uiPriority w:val="99"/>
    <w:semiHidden/>
    <w:rsid w:val="00786CE5"/>
    <w:rPr>
      <w:b/>
      <w:bCs/>
      <w:sz w:val="20"/>
      <w:szCs w:val="20"/>
    </w:rPr>
  </w:style>
  <w:style w:type="character" w:styleId="Hyperlink">
    <w:name w:val="Hyperlink"/>
    <w:basedOn w:val="DefaultParagraphFont"/>
    <w:uiPriority w:val="99"/>
    <w:unhideWhenUsed/>
    <w:rsid w:val="007D1CB6"/>
    <w:rPr>
      <w:color w:val="0000FF" w:themeColor="hyperlink"/>
      <w:u w:val="single"/>
    </w:rPr>
  </w:style>
  <w:style w:type="paragraph" w:styleId="Revision">
    <w:name w:val="Revision"/>
    <w:hidden/>
    <w:uiPriority w:val="99"/>
    <w:semiHidden/>
    <w:rsid w:val="009F738C"/>
  </w:style>
  <w:style w:type="paragraph" w:styleId="Bibliography">
    <w:name w:val="Bibliography"/>
    <w:basedOn w:val="Normal"/>
    <w:next w:val="Normal"/>
    <w:uiPriority w:val="37"/>
    <w:unhideWhenUsed/>
    <w:rsid w:val="00CB33AE"/>
    <w:rPr>
      <w:lang w:val="en-GB"/>
    </w:rPr>
  </w:style>
  <w:style w:type="character" w:styleId="FollowedHyperlink">
    <w:name w:val="FollowedHyperlink"/>
    <w:basedOn w:val="DefaultParagraphFont"/>
    <w:uiPriority w:val="99"/>
    <w:semiHidden/>
    <w:unhideWhenUsed/>
    <w:rsid w:val="00E46A19"/>
    <w:rPr>
      <w:color w:val="800080" w:themeColor="followedHyperlink"/>
      <w:u w:val="single"/>
    </w:rPr>
  </w:style>
  <w:style w:type="paragraph" w:styleId="ListParagraph">
    <w:name w:val="List Paragraph"/>
    <w:basedOn w:val="Normal"/>
    <w:uiPriority w:val="34"/>
    <w:qFormat/>
    <w:rsid w:val="00F519A8"/>
    <w:pPr>
      <w:ind w:left="720"/>
      <w:contextualSpacing/>
    </w:pPr>
  </w:style>
  <w:style w:type="paragraph" w:styleId="FootnoteText">
    <w:name w:val="footnote text"/>
    <w:basedOn w:val="Normal"/>
    <w:link w:val="FootnoteTextChar"/>
    <w:uiPriority w:val="99"/>
    <w:unhideWhenUsed/>
    <w:rsid w:val="00353F73"/>
  </w:style>
  <w:style w:type="character" w:customStyle="1" w:styleId="FootnoteTextChar">
    <w:name w:val="Footnote Text Char"/>
    <w:basedOn w:val="DefaultParagraphFont"/>
    <w:link w:val="FootnoteText"/>
    <w:uiPriority w:val="99"/>
    <w:rsid w:val="00353F73"/>
  </w:style>
  <w:style w:type="character" w:styleId="FootnoteReference">
    <w:name w:val="footnote reference"/>
    <w:basedOn w:val="DefaultParagraphFont"/>
    <w:uiPriority w:val="99"/>
    <w:unhideWhenUsed/>
    <w:rsid w:val="00353F73"/>
    <w:rPr>
      <w:vertAlign w:val="superscript"/>
    </w:rPr>
  </w:style>
  <w:style w:type="character" w:customStyle="1" w:styleId="st">
    <w:name w:val="st"/>
    <w:rsid w:val="00CE3A2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7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82781"/>
    <w:rPr>
      <w:sz w:val="18"/>
      <w:szCs w:val="18"/>
    </w:rPr>
  </w:style>
  <w:style w:type="paragraph" w:styleId="CommentText">
    <w:name w:val="annotation text"/>
    <w:basedOn w:val="Normal"/>
    <w:link w:val="CommentTextChar"/>
    <w:uiPriority w:val="99"/>
    <w:unhideWhenUsed/>
    <w:rsid w:val="00F82781"/>
  </w:style>
  <w:style w:type="character" w:customStyle="1" w:styleId="CommentTextChar">
    <w:name w:val="Comment Text Char"/>
    <w:basedOn w:val="DefaultParagraphFont"/>
    <w:link w:val="CommentText"/>
    <w:uiPriority w:val="99"/>
    <w:rsid w:val="00F82781"/>
  </w:style>
  <w:style w:type="paragraph" w:styleId="BalloonText">
    <w:name w:val="Balloon Text"/>
    <w:basedOn w:val="Normal"/>
    <w:link w:val="BalloonTextChar"/>
    <w:uiPriority w:val="99"/>
    <w:semiHidden/>
    <w:unhideWhenUsed/>
    <w:rsid w:val="00F827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2781"/>
    <w:rPr>
      <w:rFonts w:ascii="Lucida Grande" w:hAnsi="Lucida Grande" w:cs="Lucida Grande"/>
      <w:sz w:val="18"/>
      <w:szCs w:val="18"/>
    </w:rPr>
  </w:style>
  <w:style w:type="paragraph" w:customStyle="1" w:styleId="EndNoteBibliographyTitle">
    <w:name w:val="EndNote Bibliography Title"/>
    <w:basedOn w:val="Normal"/>
    <w:rsid w:val="008134A4"/>
    <w:pPr>
      <w:jc w:val="center"/>
    </w:pPr>
    <w:rPr>
      <w:rFonts w:ascii="Cambria" w:hAnsi="Cambria"/>
    </w:rPr>
  </w:style>
  <w:style w:type="paragraph" w:customStyle="1" w:styleId="EndNoteBibliography">
    <w:name w:val="EndNote Bibliography"/>
    <w:basedOn w:val="Normal"/>
    <w:rsid w:val="008134A4"/>
    <w:rPr>
      <w:rFonts w:ascii="Cambria" w:hAnsi="Cambria"/>
    </w:rPr>
  </w:style>
  <w:style w:type="paragraph" w:styleId="CommentSubject">
    <w:name w:val="annotation subject"/>
    <w:basedOn w:val="CommentText"/>
    <w:next w:val="CommentText"/>
    <w:link w:val="CommentSubjectChar"/>
    <w:uiPriority w:val="99"/>
    <w:semiHidden/>
    <w:unhideWhenUsed/>
    <w:rsid w:val="00786CE5"/>
    <w:rPr>
      <w:b/>
      <w:bCs/>
      <w:sz w:val="20"/>
      <w:szCs w:val="20"/>
    </w:rPr>
  </w:style>
  <w:style w:type="character" w:customStyle="1" w:styleId="CommentSubjectChar">
    <w:name w:val="Comment Subject Char"/>
    <w:basedOn w:val="CommentTextChar"/>
    <w:link w:val="CommentSubject"/>
    <w:uiPriority w:val="99"/>
    <w:semiHidden/>
    <w:rsid w:val="00786CE5"/>
    <w:rPr>
      <w:b/>
      <w:bCs/>
      <w:sz w:val="20"/>
      <w:szCs w:val="20"/>
    </w:rPr>
  </w:style>
  <w:style w:type="character" w:styleId="Hyperlink">
    <w:name w:val="Hyperlink"/>
    <w:basedOn w:val="DefaultParagraphFont"/>
    <w:uiPriority w:val="99"/>
    <w:unhideWhenUsed/>
    <w:rsid w:val="007D1CB6"/>
    <w:rPr>
      <w:color w:val="0000FF" w:themeColor="hyperlink"/>
      <w:u w:val="single"/>
    </w:rPr>
  </w:style>
  <w:style w:type="paragraph" w:styleId="Revision">
    <w:name w:val="Revision"/>
    <w:hidden/>
    <w:uiPriority w:val="99"/>
    <w:semiHidden/>
    <w:rsid w:val="009F738C"/>
  </w:style>
  <w:style w:type="paragraph" w:styleId="Bibliography">
    <w:name w:val="Bibliography"/>
    <w:basedOn w:val="Normal"/>
    <w:next w:val="Normal"/>
    <w:uiPriority w:val="37"/>
    <w:unhideWhenUsed/>
    <w:rsid w:val="00CB33AE"/>
    <w:rPr>
      <w:lang w:val="en-GB"/>
    </w:rPr>
  </w:style>
  <w:style w:type="character" w:styleId="FollowedHyperlink">
    <w:name w:val="FollowedHyperlink"/>
    <w:basedOn w:val="DefaultParagraphFont"/>
    <w:uiPriority w:val="99"/>
    <w:semiHidden/>
    <w:unhideWhenUsed/>
    <w:rsid w:val="00E46A19"/>
    <w:rPr>
      <w:color w:val="800080" w:themeColor="followedHyperlink"/>
      <w:u w:val="single"/>
    </w:rPr>
  </w:style>
  <w:style w:type="paragraph" w:styleId="ListParagraph">
    <w:name w:val="List Paragraph"/>
    <w:basedOn w:val="Normal"/>
    <w:uiPriority w:val="34"/>
    <w:qFormat/>
    <w:rsid w:val="00F519A8"/>
    <w:pPr>
      <w:ind w:left="720"/>
      <w:contextualSpacing/>
    </w:pPr>
  </w:style>
  <w:style w:type="paragraph" w:styleId="FootnoteText">
    <w:name w:val="footnote text"/>
    <w:basedOn w:val="Normal"/>
    <w:link w:val="FootnoteTextChar"/>
    <w:uiPriority w:val="99"/>
    <w:unhideWhenUsed/>
    <w:rsid w:val="00353F73"/>
  </w:style>
  <w:style w:type="character" w:customStyle="1" w:styleId="FootnoteTextChar">
    <w:name w:val="Footnote Text Char"/>
    <w:basedOn w:val="DefaultParagraphFont"/>
    <w:link w:val="FootnoteText"/>
    <w:uiPriority w:val="99"/>
    <w:rsid w:val="00353F73"/>
  </w:style>
  <w:style w:type="character" w:styleId="FootnoteReference">
    <w:name w:val="footnote reference"/>
    <w:basedOn w:val="DefaultParagraphFont"/>
    <w:uiPriority w:val="99"/>
    <w:unhideWhenUsed/>
    <w:rsid w:val="00353F73"/>
    <w:rPr>
      <w:vertAlign w:val="superscript"/>
    </w:rPr>
  </w:style>
  <w:style w:type="character" w:customStyle="1" w:styleId="st">
    <w:name w:val="st"/>
    <w:rsid w:val="00CE3A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8133358">
      <w:bodyDiv w:val="1"/>
      <w:marLeft w:val="0"/>
      <w:marRight w:val="0"/>
      <w:marTop w:val="0"/>
      <w:marBottom w:val="0"/>
      <w:divBdr>
        <w:top w:val="none" w:sz="0" w:space="0" w:color="auto"/>
        <w:left w:val="none" w:sz="0" w:space="0" w:color="auto"/>
        <w:bottom w:val="none" w:sz="0" w:space="0" w:color="auto"/>
        <w:right w:val="none" w:sz="0" w:space="0" w:color="auto"/>
      </w:divBdr>
    </w:div>
    <w:div w:id="1656492320">
      <w:bodyDiv w:val="1"/>
      <w:marLeft w:val="0"/>
      <w:marRight w:val="0"/>
      <w:marTop w:val="0"/>
      <w:marBottom w:val="0"/>
      <w:divBdr>
        <w:top w:val="none" w:sz="0" w:space="0" w:color="auto"/>
        <w:left w:val="none" w:sz="0" w:space="0" w:color="auto"/>
        <w:bottom w:val="none" w:sz="0" w:space="0" w:color="auto"/>
        <w:right w:val="none" w:sz="0" w:space="0" w:color="auto"/>
      </w:divBdr>
    </w:div>
    <w:div w:id="18411955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5272</Words>
  <Characters>30055</Characters>
  <Application>Microsoft Macintosh Word</Application>
  <DocSecurity>0</DocSecurity>
  <Lines>250</Lines>
  <Paragraphs>70</Paragraphs>
  <ScaleCrop>false</ScaleCrop>
  <Company>RHUL</Company>
  <LinksUpToDate>false</LinksUpToDate>
  <CharactersWithSpaces>35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Ross</dc:creator>
  <cp:keywords/>
  <dc:description/>
  <cp:lastModifiedBy>Robert Ross</cp:lastModifiedBy>
  <cp:revision>3</cp:revision>
  <dcterms:created xsi:type="dcterms:W3CDTF">2016-06-11T08:31:00Z</dcterms:created>
  <dcterms:modified xsi:type="dcterms:W3CDTF">2016-06-11T08:43:00Z</dcterms:modified>
</cp:coreProperties>
</file>